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203E8C" w14:textId="67E77CEC" w:rsidR="00595034" w:rsidRPr="0098246D" w:rsidRDefault="00595034" w:rsidP="00595034">
      <w:pPr>
        <w:pStyle w:val="ListParagraph"/>
        <w:spacing w:line="240" w:lineRule="auto"/>
        <w:ind w:left="0"/>
        <w:jc w:val="center"/>
        <w:rPr>
          <w:rFonts w:eastAsiaTheme="minorEastAsia"/>
          <w:b/>
          <w:sz w:val="24"/>
          <w:szCs w:val="24"/>
        </w:rPr>
      </w:pPr>
      <w:r w:rsidRPr="0098246D">
        <w:rPr>
          <w:rFonts w:eastAsiaTheme="minorEastAsia"/>
          <w:b/>
          <w:sz w:val="24"/>
          <w:szCs w:val="24"/>
        </w:rPr>
        <w:t>Supplementary Content</w:t>
      </w:r>
    </w:p>
    <w:p w14:paraId="4D0C3203" w14:textId="77777777" w:rsidR="00595034" w:rsidRPr="0098246D" w:rsidRDefault="00595034" w:rsidP="001927D8">
      <w:pPr>
        <w:pStyle w:val="ListParagraph"/>
        <w:spacing w:line="240" w:lineRule="auto"/>
        <w:ind w:left="0"/>
        <w:jc w:val="both"/>
        <w:rPr>
          <w:rFonts w:eastAsiaTheme="minorEastAsia"/>
          <w:b/>
          <w:sz w:val="24"/>
          <w:szCs w:val="24"/>
        </w:rPr>
      </w:pPr>
    </w:p>
    <w:p w14:paraId="6F0CC3E3" w14:textId="69E7EFD0" w:rsidR="004371B8" w:rsidRPr="0098246D" w:rsidRDefault="00277283" w:rsidP="001927D8">
      <w:pPr>
        <w:pStyle w:val="ListParagraph"/>
        <w:spacing w:line="240" w:lineRule="auto"/>
        <w:ind w:left="0"/>
        <w:jc w:val="both"/>
        <w:rPr>
          <w:rFonts w:eastAsiaTheme="minorEastAsia"/>
          <w:b/>
          <w:sz w:val="24"/>
          <w:szCs w:val="24"/>
        </w:rPr>
      </w:pPr>
      <w:r w:rsidRPr="0098246D">
        <w:rPr>
          <w:rFonts w:eastAsiaTheme="minorEastAsia"/>
          <w:b/>
          <w:sz w:val="24"/>
          <w:szCs w:val="24"/>
        </w:rPr>
        <w:t>METHODS</w:t>
      </w:r>
    </w:p>
    <w:p w14:paraId="21FC5F83" w14:textId="77777777" w:rsidR="00277283" w:rsidRPr="0098246D" w:rsidRDefault="00277283" w:rsidP="00277283">
      <w:pPr>
        <w:rPr>
          <w:rFonts w:cs="Arial"/>
          <w:b/>
        </w:rPr>
      </w:pPr>
      <w:r w:rsidRPr="0098246D">
        <w:rPr>
          <w:rFonts w:cs="Arial"/>
          <w:b/>
        </w:rPr>
        <w:t>Data conditioning: Signal Preprocessing, Heart Beat Detection, and Data Selection</w:t>
      </w:r>
    </w:p>
    <w:p w14:paraId="28564C14" w14:textId="1AF1C5E1" w:rsidR="00277283" w:rsidRPr="0098246D" w:rsidRDefault="00277283" w:rsidP="00277283">
      <w:pPr>
        <w:jc w:val="both"/>
      </w:pPr>
      <w:r w:rsidRPr="0098246D">
        <w:t xml:space="preserve">To make all the data consistent, all arterial pressure signal data from MIMICII, Edwards, and UCI databases were down-sampled to 100Hz. The arterial pressure waveforms of all the patients from all databases were then processed through the Edwards FloTrac algorithm </w:t>
      </w:r>
      <w:r w:rsidR="002161AE" w:rsidRPr="0098246D">
        <w:t xml:space="preserve">(FloTrac, Edwards Lifesciences, Irvine , CA) </w:t>
      </w:r>
      <w:r w:rsidRPr="0098246D">
        <w:t>to perform basic signal preprocessing and beat detection, as explained in details below.  The FloTrac algorithm performed the arterial pressure waveform signal preprocessing, the heart-beat detection, the dicrotic notch detection, and removal of artifacts from the processed arterial pressure waveform data. All processing in the FloTrac algorithm is performed on a 20-second basis. This 20-second processing approach was adopted for the predictive algorithm as well. The FloTrac algorithm front-end stage includes a low pass filter to filter out noise and electrical interference and to compensate for the effect of the frequency response of the fluid filled catheter-tubing-transducer system. One of the goals of the arterial pressure waveform signal preprocessing stage is to minimize the effect of the frequency response of the fluid filled catheter-tubing-transducer system used to measure the arterial pressure signal through standard direct pressure transducers connected to arterial line catheters. Additional front-end signal processing features of the FloTrac algorithm eliminated signal drift and motion artifacts and rejected/removed all data segments with signal artifacts from the processed data. The FloTrac algorithm includes signal processing algorithms based pattern recognition to detect and remove artifacts. In the FloTrac algorithm artifacts are considered in the following situations:</w:t>
      </w:r>
    </w:p>
    <w:p w14:paraId="11B159E9" w14:textId="77777777" w:rsidR="00277283" w:rsidRPr="0098246D" w:rsidRDefault="00277283" w:rsidP="00277283">
      <w:pPr>
        <w:pStyle w:val="ListParagraph"/>
        <w:numPr>
          <w:ilvl w:val="0"/>
          <w:numId w:val="3"/>
        </w:numPr>
        <w:spacing w:line="240" w:lineRule="auto"/>
        <w:jc w:val="both"/>
        <w:rPr>
          <w:rFonts w:eastAsiaTheme="minorEastAsia"/>
          <w:sz w:val="24"/>
          <w:szCs w:val="24"/>
        </w:rPr>
      </w:pPr>
      <w:r w:rsidRPr="0098246D">
        <w:rPr>
          <w:rFonts w:eastAsiaTheme="minorEastAsia"/>
          <w:sz w:val="24"/>
          <w:szCs w:val="24"/>
        </w:rPr>
        <w:t>Signal artifacts resulting from patient’s movement, or surgical interventions and manipulations. These common types of artifacts cause large variations in the arterial pressure signal and therefore are easily detectable with simple signal processing algorithms.</w:t>
      </w:r>
    </w:p>
    <w:p w14:paraId="5BD2ED6D" w14:textId="77777777" w:rsidR="00277283" w:rsidRPr="0098246D" w:rsidRDefault="00277283" w:rsidP="00277283">
      <w:pPr>
        <w:pStyle w:val="ListParagraph"/>
        <w:numPr>
          <w:ilvl w:val="0"/>
          <w:numId w:val="3"/>
        </w:numPr>
        <w:spacing w:line="240" w:lineRule="auto"/>
        <w:jc w:val="both"/>
        <w:rPr>
          <w:rFonts w:eastAsiaTheme="minorEastAsia"/>
          <w:sz w:val="24"/>
          <w:szCs w:val="24"/>
        </w:rPr>
      </w:pPr>
      <w:r w:rsidRPr="0098246D">
        <w:rPr>
          <w:rFonts w:eastAsiaTheme="minorEastAsia"/>
          <w:sz w:val="24"/>
          <w:szCs w:val="24"/>
        </w:rPr>
        <w:t>Signal artifacts resulting from disconnected arterial pressure line, or from flushing the arterial line. Also very common types of artifacts that cause flat lines in the signal and therefore are easily detectable with simple signal processing algorithms.</w:t>
      </w:r>
    </w:p>
    <w:p w14:paraId="45EB47C3" w14:textId="77777777" w:rsidR="00277283" w:rsidRPr="0098246D" w:rsidRDefault="00277283" w:rsidP="00277283">
      <w:pPr>
        <w:pStyle w:val="ListParagraph"/>
        <w:numPr>
          <w:ilvl w:val="0"/>
          <w:numId w:val="3"/>
        </w:numPr>
        <w:spacing w:line="240" w:lineRule="auto"/>
        <w:jc w:val="both"/>
        <w:rPr>
          <w:rFonts w:eastAsiaTheme="minorEastAsia"/>
          <w:sz w:val="24"/>
          <w:szCs w:val="24"/>
        </w:rPr>
      </w:pPr>
      <w:r w:rsidRPr="0098246D">
        <w:rPr>
          <w:rFonts w:eastAsiaTheme="minorEastAsia"/>
          <w:sz w:val="24"/>
          <w:szCs w:val="24"/>
        </w:rPr>
        <w:t>Signal artifacts resulting from improperly zeroed and/or leveled pressure sensor. Also very common and easily detected by analyzing the change and magnitude of mean arterial pressure (MAP).</w:t>
      </w:r>
    </w:p>
    <w:p w14:paraId="6E2CE385" w14:textId="77777777" w:rsidR="00277283" w:rsidRPr="0098246D" w:rsidRDefault="00277283" w:rsidP="00277283">
      <w:pPr>
        <w:pStyle w:val="ListParagraph"/>
        <w:numPr>
          <w:ilvl w:val="0"/>
          <w:numId w:val="3"/>
        </w:numPr>
        <w:spacing w:line="240" w:lineRule="auto"/>
        <w:jc w:val="both"/>
        <w:rPr>
          <w:rFonts w:eastAsiaTheme="minorEastAsia"/>
          <w:sz w:val="24"/>
          <w:szCs w:val="24"/>
        </w:rPr>
      </w:pPr>
      <w:r w:rsidRPr="0098246D">
        <w:rPr>
          <w:rFonts w:eastAsiaTheme="minorEastAsia"/>
          <w:sz w:val="24"/>
          <w:szCs w:val="24"/>
        </w:rPr>
        <w:t xml:space="preserve">Signal artifacts resulting from overdamping or underdamping of the arterial pressure line. Also very common artifacts that cause very distinct changes in the shape of the arterial pressure waveform. The overdamping usually results in appearance of reflected wavelets or oscillations in the signal and is therefore easily detectable by simple signal processing. Underdamping usually causes disappearance of the high harmonic components in the arterial pressure waveform, resulting in a smooth, almost sine wave-like </w:t>
      </w:r>
      <w:r w:rsidRPr="0098246D">
        <w:rPr>
          <w:rFonts w:eastAsiaTheme="minorEastAsia"/>
          <w:sz w:val="24"/>
          <w:szCs w:val="24"/>
        </w:rPr>
        <w:lastRenderedPageBreak/>
        <w:t>arterial pressure waveforms. Those types of conditions are also easily detectable by simple signal processing techniques.</w:t>
      </w:r>
    </w:p>
    <w:p w14:paraId="4B2163CC" w14:textId="77777777" w:rsidR="00277283" w:rsidRPr="0098246D" w:rsidRDefault="00277283" w:rsidP="00277283">
      <w:pPr>
        <w:jc w:val="both"/>
      </w:pPr>
      <w:r w:rsidRPr="0098246D">
        <w:t>All types of artifacts listed above are detected by analyzing the shape of the arterial pressure waveform on a beat-to-beat basis. If the FloTrac algorithm detects any of the conditions above in the 20-second cycle, it flags the respective 20-second segment as artifacts and rejects the segment from further processing.</w:t>
      </w:r>
    </w:p>
    <w:p w14:paraId="5AFE53F6" w14:textId="77777777" w:rsidR="00277283" w:rsidRPr="0098246D" w:rsidRDefault="00277283" w:rsidP="00277283">
      <w:r w:rsidRPr="0098246D">
        <w:t>Then, the FloTrac algorithm heart-beat detection extracts the individual cardiac cycles and the features from the arterial pressure signal. The beat detection operates on the derivative of the filtered arterial pressure signal using an adaptive threshold, and decision logic. In addition to beat detection, the FloTrac algorithm performed dicrotic notch detection. The algorithm detects the inflection point that characterizes the arterial pressure waveform at the end of the systolic phase and the beginning of the diastolic phase. The dicrotic notch location (time) detection uses the 2nd derivative of the pressure signal, along with a decision logic.</w:t>
      </w:r>
    </w:p>
    <w:p w14:paraId="57C3D7D8" w14:textId="77777777" w:rsidR="004371B8" w:rsidRPr="0098246D" w:rsidRDefault="004371B8" w:rsidP="001927D8">
      <w:pPr>
        <w:pStyle w:val="ListParagraph"/>
        <w:spacing w:line="240" w:lineRule="auto"/>
        <w:ind w:left="0"/>
        <w:jc w:val="both"/>
        <w:rPr>
          <w:rFonts w:eastAsiaTheme="minorEastAsia"/>
          <w:b/>
          <w:sz w:val="24"/>
          <w:szCs w:val="24"/>
        </w:rPr>
      </w:pPr>
    </w:p>
    <w:p w14:paraId="5A727D9E" w14:textId="2692646B" w:rsidR="001927D8" w:rsidRPr="0098246D" w:rsidRDefault="001927D8" w:rsidP="001927D8">
      <w:pPr>
        <w:pStyle w:val="ListParagraph"/>
        <w:spacing w:line="240" w:lineRule="auto"/>
        <w:ind w:left="0"/>
        <w:jc w:val="both"/>
        <w:rPr>
          <w:rFonts w:ascii="Arial" w:hAnsi="Arial" w:cs="Arial"/>
        </w:rPr>
      </w:pPr>
      <w:r w:rsidRPr="0098246D">
        <w:rPr>
          <w:rFonts w:eastAsiaTheme="minorEastAsia"/>
          <w:b/>
          <w:sz w:val="24"/>
          <w:szCs w:val="24"/>
        </w:rPr>
        <w:t>Featurization of the arterial pressure waveform (feature extraction)</w:t>
      </w:r>
    </w:p>
    <w:p w14:paraId="7549FD7F" w14:textId="77777777" w:rsidR="001927D8" w:rsidRPr="0098246D" w:rsidRDefault="001927D8" w:rsidP="001927D8">
      <w:pPr>
        <w:jc w:val="both"/>
      </w:pPr>
      <w:r w:rsidRPr="0098246D">
        <w:t>The purpose of feature extraction is to find waveform characteristics that are informative, thus facilitating the subsequent algorithm learning steps. In this section, we describe all the features extracted from the patients’ arterial pressure waveform time series.</w:t>
      </w:r>
    </w:p>
    <w:p w14:paraId="328EEEF1" w14:textId="31860D8E" w:rsidR="001927D8" w:rsidRPr="0098246D" w:rsidRDefault="001927D8" w:rsidP="001927D8">
      <w:pPr>
        <w:jc w:val="both"/>
      </w:pPr>
      <w:r w:rsidRPr="0098246D">
        <w:t>As shown in Figure 1</w:t>
      </w:r>
      <w:r w:rsidR="002161AE" w:rsidRPr="0098246D">
        <w:t xml:space="preserve"> - Full manuscript</w:t>
      </w:r>
      <w:r w:rsidRPr="0098246D">
        <w:t xml:space="preserve">, there are two distinct phases in the arterial pressure waveform: </w:t>
      </w:r>
    </w:p>
    <w:p w14:paraId="30716C7E" w14:textId="77777777" w:rsidR="001927D8" w:rsidRPr="0098246D" w:rsidRDefault="001927D8" w:rsidP="001927D8">
      <w:pPr>
        <w:pStyle w:val="ListParagraph"/>
        <w:numPr>
          <w:ilvl w:val="0"/>
          <w:numId w:val="1"/>
        </w:numPr>
        <w:spacing w:line="240" w:lineRule="auto"/>
        <w:ind w:left="360"/>
        <w:jc w:val="both"/>
        <w:rPr>
          <w:rFonts w:eastAsiaTheme="minorEastAsia"/>
          <w:sz w:val="24"/>
          <w:szCs w:val="24"/>
        </w:rPr>
      </w:pPr>
      <w:r w:rsidRPr="0098246D">
        <w:rPr>
          <w:rFonts w:eastAsiaTheme="minorEastAsia"/>
          <w:sz w:val="24"/>
          <w:szCs w:val="24"/>
        </w:rPr>
        <w:t>Phase 1: corresponding to the systolic phase of the cardiac cycle (systolic phase), starting from the beginning of the beat (systole onset) and ending at the dicrotic notch.</w:t>
      </w:r>
    </w:p>
    <w:p w14:paraId="0A5BE88E" w14:textId="77777777" w:rsidR="001927D8" w:rsidRPr="0098246D" w:rsidRDefault="001927D8" w:rsidP="001927D8">
      <w:pPr>
        <w:pStyle w:val="ListParagraph"/>
        <w:numPr>
          <w:ilvl w:val="0"/>
          <w:numId w:val="1"/>
        </w:numPr>
        <w:spacing w:line="240" w:lineRule="auto"/>
        <w:ind w:left="360"/>
        <w:jc w:val="both"/>
        <w:rPr>
          <w:rFonts w:eastAsiaTheme="minorEastAsia"/>
          <w:sz w:val="24"/>
          <w:szCs w:val="24"/>
        </w:rPr>
      </w:pPr>
      <w:r w:rsidRPr="0098246D">
        <w:rPr>
          <w:rFonts w:eastAsiaTheme="minorEastAsia"/>
          <w:sz w:val="24"/>
          <w:szCs w:val="24"/>
        </w:rPr>
        <w:t>Phase 2: corresponding to the diastolic phase of the cardiac cycle (diastolic phase), starting from the dicrotic notch and ending at the end-diastole, the systole onset of the next cardiac cycle.</w:t>
      </w:r>
    </w:p>
    <w:p w14:paraId="02F54DB5" w14:textId="02297D9C" w:rsidR="001927D8" w:rsidRPr="0098246D" w:rsidRDefault="001927D8" w:rsidP="001927D8">
      <w:pPr>
        <w:jc w:val="both"/>
      </w:pPr>
      <w:r w:rsidRPr="0098246D">
        <w:t>Although both the systolic phase and the diastolic phase of the arterial pressure waveform are part of the same signal,</w:t>
      </w:r>
      <w:r w:rsidRPr="0098246D" w:rsidDel="00E80B63">
        <w:t xml:space="preserve"> </w:t>
      </w:r>
      <w:r w:rsidRPr="0098246D">
        <w:t>they correspond to independent cardiac phases and therefore contain different hemodynamic information. The systolic phase is where the heart contracts and blood is ejected from the heart into the aorta. The elasticity (compliance) of the aorta, which is a major determinant of the aortic characteristic impedance, is an important factor affecting cardiac output. During the diastolic phase, the aortic valve closes and the heart is not directly connected to the rest of the vascular system during this phase. The aortic compliance filled with blood discharges through the peripheral vessels. The major determinants of flow during this phase are the elasticity (compliance) of the proximal vasculature and the peripheral resistance of the small peripheral vessels</w:t>
      </w:r>
      <w:r w:rsidR="000E3054" w:rsidRPr="0098246D">
        <w:fldChar w:fldCharType="begin"/>
      </w:r>
      <w:r w:rsidR="00511FC7" w:rsidRPr="0098246D">
        <w:instrText xml:space="preserve"> ADDIN EN.CITE &lt;EndNote&gt;&lt;Cite&gt;&lt;Author&gt;Guyton&lt;/Author&gt;&lt;Year&gt;2006&lt;/Year&gt;&lt;RecNum&gt;56&lt;/RecNum&gt;&lt;DisplayText&gt;&lt;style face="superscript"&gt;1&lt;/style&gt;&lt;/DisplayText&gt;&lt;record&gt;&lt;rec-number&gt;56&lt;/rec-number&gt;&lt;foreign-keys&gt;&lt;key app="EN" db-id="s0fwdp9wf0erzmew0xpvws2oever5vx2taaf" timestamp="1492904910"&gt;56&lt;/key&gt;&lt;/foreign-keys&gt;&lt;ref-type name="Book Section"&gt;5&lt;/ref-type&gt;&lt;contributors&gt;&lt;authors&gt;&lt;author&gt;Guyton, A. H.&lt;/author&gt;&lt;author&gt;Hall, J. E.&lt;/author&gt;&lt;/authors&gt;&lt;secondary-authors&gt;&lt;author&gt;Elsevier, Saunders&lt;/author&gt;&lt;/secondary-authors&gt;&lt;/contributors&gt;&lt;titles&gt;&lt;title&gt;Heart Muscle; The heart as a pump and function of the heart valves.&lt;/title&gt;&lt;secondary-title&gt;Textbook of medical physiology, 11th edition.&lt;/secondary-title&gt;&lt;/titles&gt;&lt;pages&gt;103-115&lt;/pages&gt;&lt;dates&gt;&lt;year&gt;2006&lt;/year&gt;&lt;/dates&gt;&lt;pub-location&gt;Philadelphia&lt;/pub-location&gt;&lt;publisher&gt;Elsevier, Inc&lt;/publisher&gt;&lt;urls&gt;&lt;/urls&gt;&lt;/record&gt;&lt;/Cite&gt;&lt;/EndNote&gt;</w:instrText>
      </w:r>
      <w:r w:rsidR="000E3054" w:rsidRPr="0098246D">
        <w:fldChar w:fldCharType="separate"/>
      </w:r>
      <w:r w:rsidR="00511FC7" w:rsidRPr="0098246D">
        <w:rPr>
          <w:noProof/>
          <w:vertAlign w:val="superscript"/>
        </w:rPr>
        <w:t>1</w:t>
      </w:r>
      <w:r w:rsidR="000E3054" w:rsidRPr="0098246D">
        <w:fldChar w:fldCharType="end"/>
      </w:r>
      <w:r w:rsidR="000E3054" w:rsidRPr="0098246D">
        <w:t>.</w:t>
      </w:r>
    </w:p>
    <w:p w14:paraId="17B2BC1F" w14:textId="77777777" w:rsidR="001927D8" w:rsidRPr="0098246D" w:rsidRDefault="001927D8" w:rsidP="001927D8">
      <w:pPr>
        <w:jc w:val="both"/>
      </w:pPr>
    </w:p>
    <w:p w14:paraId="3EE7C0EA" w14:textId="77777777" w:rsidR="001927D8" w:rsidRPr="0098246D" w:rsidRDefault="001927D8" w:rsidP="001927D8">
      <w:pPr>
        <w:jc w:val="both"/>
      </w:pPr>
      <w:r w:rsidRPr="0098246D">
        <w:t>In addition to the two major phases (systolic and diastolic) of the arterial pressure waveform described above, the systolic phase is characterized by two additional distinct sub-phases:</w:t>
      </w:r>
    </w:p>
    <w:p w14:paraId="5BE09EB5" w14:textId="77777777" w:rsidR="001927D8" w:rsidRPr="0098246D" w:rsidRDefault="001927D8" w:rsidP="001927D8">
      <w:pPr>
        <w:jc w:val="both"/>
      </w:pPr>
      <w:r w:rsidRPr="0098246D">
        <w:lastRenderedPageBreak/>
        <w:t>- Phase 3: systolic rise: starting from the beginning of a beat and ending at the systolic pressure.</w:t>
      </w:r>
    </w:p>
    <w:p w14:paraId="53356D74" w14:textId="77777777" w:rsidR="001927D8" w:rsidRPr="0098246D" w:rsidRDefault="001927D8" w:rsidP="001927D8">
      <w:pPr>
        <w:jc w:val="both"/>
      </w:pPr>
      <w:r w:rsidRPr="0098246D">
        <w:t>- Phase 4: systolic decay: starting from the systolic pressure and ending at the dicrotic notch.</w:t>
      </w:r>
    </w:p>
    <w:p w14:paraId="43B4E3F7" w14:textId="25A16CC0" w:rsidR="001927D8" w:rsidRPr="0098246D" w:rsidRDefault="001927D8" w:rsidP="001927D8">
      <w:pPr>
        <w:jc w:val="both"/>
      </w:pPr>
      <w:r w:rsidRPr="0098246D">
        <w:t>These two systolic sub-phases have in common that they correspond to a phase of ejection where the aortic valve is open and therefore the left ventricle and the aorta are connected. However, about 70 percent of the emptying of the left ventricle occurs during the first third of the ejection period and the systolic rise is this period is more related to cardiac contractility than to aortic input impedance, while the remaining 30 percent is ejected during the next two thirds during the systolic decay, where the left ventricle is contracting less vigorously and represents more the effect of aortic input impedance than contractility</w:t>
      </w:r>
      <w:r w:rsidR="000E3054" w:rsidRPr="0098246D">
        <w:fldChar w:fldCharType="begin"/>
      </w:r>
      <w:r w:rsidR="00511FC7" w:rsidRPr="0098246D">
        <w:instrText xml:space="preserve"> ADDIN EN.CITE &lt;EndNote&gt;&lt;Cite&gt;&lt;Author&gt;Guyton&lt;/Author&gt;&lt;Year&gt;2006&lt;/Year&gt;&lt;RecNum&gt;56&lt;/RecNum&gt;&lt;DisplayText&gt;&lt;style face="superscript"&gt;1&lt;/style&gt;&lt;/DisplayText&gt;&lt;record&gt;&lt;rec-number&gt;56&lt;/rec-number&gt;&lt;foreign-keys&gt;&lt;key app="EN" db-id="s0fwdp9wf0erzmew0xpvws2oever5vx2taaf" timestamp="1492904910"&gt;56&lt;/key&gt;&lt;/foreign-keys&gt;&lt;ref-type name="Book Section"&gt;5&lt;/ref-type&gt;&lt;contributors&gt;&lt;authors&gt;&lt;author&gt;Guyton, A. H.&lt;/author&gt;&lt;author&gt;Hall, J. E.&lt;/author&gt;&lt;/authors&gt;&lt;secondary-authors&gt;&lt;author&gt;Elsevier, Saunders&lt;/author&gt;&lt;/secondary-authors&gt;&lt;/contributors&gt;&lt;titles&gt;&lt;title&gt;Heart Muscle; The heart as a pump and function of the heart valves.&lt;/title&gt;&lt;secondary-title&gt;Textbook of medical physiology, 11th edition.&lt;/secondary-title&gt;&lt;/titles&gt;&lt;pages&gt;103-115&lt;/pages&gt;&lt;dates&gt;&lt;year&gt;2006&lt;/year&gt;&lt;/dates&gt;&lt;pub-location&gt;Philadelphia&lt;/pub-location&gt;&lt;publisher&gt;Elsevier, Inc&lt;/publisher&gt;&lt;urls&gt;&lt;/urls&gt;&lt;/record&gt;&lt;/Cite&gt;&lt;/EndNote&gt;</w:instrText>
      </w:r>
      <w:r w:rsidR="000E3054" w:rsidRPr="0098246D">
        <w:fldChar w:fldCharType="separate"/>
      </w:r>
      <w:r w:rsidR="00511FC7" w:rsidRPr="0098246D">
        <w:rPr>
          <w:noProof/>
          <w:vertAlign w:val="superscript"/>
        </w:rPr>
        <w:t>1</w:t>
      </w:r>
      <w:r w:rsidR="000E3054" w:rsidRPr="0098246D">
        <w:fldChar w:fldCharType="end"/>
      </w:r>
      <w:r w:rsidR="000E3054" w:rsidRPr="0098246D">
        <w:t>.</w:t>
      </w:r>
    </w:p>
    <w:p w14:paraId="0D9A58FE" w14:textId="77777777" w:rsidR="001927D8" w:rsidRPr="0098246D" w:rsidRDefault="001927D8" w:rsidP="001927D8">
      <w:pPr>
        <w:jc w:val="both"/>
      </w:pPr>
      <w:r w:rsidRPr="0098246D">
        <w:t>The arterial pressure waveform is characterized by one further phase of the overall pressure decay:</w:t>
      </w:r>
    </w:p>
    <w:p w14:paraId="7554CF14" w14:textId="77777777" w:rsidR="001927D8" w:rsidRPr="0098246D" w:rsidRDefault="001927D8" w:rsidP="001927D8">
      <w:pPr>
        <w:pStyle w:val="ListParagraph"/>
        <w:numPr>
          <w:ilvl w:val="0"/>
          <w:numId w:val="1"/>
        </w:numPr>
        <w:spacing w:line="240" w:lineRule="auto"/>
        <w:ind w:left="360"/>
        <w:jc w:val="both"/>
        <w:rPr>
          <w:rFonts w:eastAsiaTheme="minorEastAsia"/>
          <w:sz w:val="24"/>
          <w:szCs w:val="24"/>
        </w:rPr>
      </w:pPr>
      <w:r w:rsidRPr="0098246D">
        <w:rPr>
          <w:rFonts w:eastAsiaTheme="minorEastAsia"/>
          <w:sz w:val="24"/>
          <w:szCs w:val="24"/>
        </w:rPr>
        <w:t>Phase 5: overall decay: starting from the systolic pressure and ending at the beginning of the following cardiac cycle. The overall decay of the arterial pressure waveform represents the effect of the overall afterload, including aortic impedance and peripheral effects.</w:t>
      </w:r>
    </w:p>
    <w:p w14:paraId="5199250E" w14:textId="77777777" w:rsidR="001927D8" w:rsidRPr="0098246D" w:rsidRDefault="001927D8" w:rsidP="001927D8">
      <w:pPr>
        <w:jc w:val="both"/>
      </w:pPr>
      <w:r w:rsidRPr="0098246D">
        <w:t xml:space="preserve">These five distinct phases in the arterial pressure waveform pave the way for calculating key hemodynamic parameters directly related to cardiovascular hemodynamics. Those extracted parameters are known as features in the machine learning jargon. The features are described in detail below. Each feature is calculated using the low pass filtered pressure signal from the preprocessing stage. Each of the features explained in this section is the median of corresponding features calculated over all individual heart beats over 20 second time intervals. </w:t>
      </w:r>
    </w:p>
    <w:p w14:paraId="7B2F6E69" w14:textId="77777777" w:rsidR="001927D8" w:rsidRPr="0098246D" w:rsidRDefault="001927D8" w:rsidP="001927D8">
      <w:pPr>
        <w:jc w:val="both"/>
      </w:pPr>
    </w:p>
    <w:p w14:paraId="65ABBAA9" w14:textId="77777777" w:rsidR="001927D8" w:rsidRPr="0098246D" w:rsidRDefault="001927D8" w:rsidP="001927D8">
      <w:pPr>
        <w:jc w:val="both"/>
        <w:rPr>
          <w:i/>
        </w:rPr>
      </w:pPr>
      <w:r w:rsidRPr="0098246D">
        <w:rPr>
          <w:i/>
        </w:rPr>
        <w:t>Arterial pressure waveform time, amplitude, area and slope features</w:t>
      </w:r>
    </w:p>
    <w:p w14:paraId="0824E3CD" w14:textId="180243F6" w:rsidR="001927D8" w:rsidRPr="0098246D" w:rsidRDefault="001927D8" w:rsidP="001927D8">
      <w:pPr>
        <w:jc w:val="both"/>
      </w:pPr>
      <w:r w:rsidRPr="0098246D">
        <w:t>Various time, amplitude, area, and slope features are calculated from the distinct phases of the cardiac cycle from the arterial pressure waveform signal (Table 1</w:t>
      </w:r>
      <w:r w:rsidR="002161AE" w:rsidRPr="0098246D">
        <w:t xml:space="preserve"> – Supplementary Content</w:t>
      </w:r>
      <w:r w:rsidRPr="0098246D">
        <w:t xml:space="preserve">). These features may provide subtle clinical signs of instability, especially when compared to the stable periods of a patient. </w:t>
      </w:r>
    </w:p>
    <w:p w14:paraId="0A43F35C" w14:textId="5DD7E7D8" w:rsidR="001927D8" w:rsidRPr="0098246D" w:rsidRDefault="001927D8" w:rsidP="001927D8">
      <w:pPr>
        <w:jc w:val="both"/>
      </w:pPr>
      <w:r w:rsidRPr="0098246D">
        <w:t>Time features include the durations of the five phases of the waveform, as well as the duration of the entire beat (related to heart rate). Amplitude features include the amplitudes of the five phases of the arterial pressure waveform, such as systolic pressure, pulse pr</w:t>
      </w:r>
      <w:r w:rsidR="00207B32" w:rsidRPr="0098246D">
        <w:t>essure, the pressure at the dic</w:t>
      </w:r>
      <w:r w:rsidRPr="0098246D">
        <w:t>rotic notch (end-systolic pressure) and diastolic pressure. Other features classified under the amplitude features, include the standard deviation of the five phases of the waveform. The standard deviation is a measure of the pulsatility (or variability) of the arterial pressure signal during the respective phase. Area features include the areas of the five phases of the wave</w:t>
      </w:r>
      <w:r w:rsidR="00207B32" w:rsidRPr="0098246D">
        <w:t>form (with and without the diast</w:t>
      </w:r>
      <w:r w:rsidRPr="0098246D">
        <w:t>olic pressure, as well as normalized and non-normalized by the number of samples). The area features represent the energy of the arterial pressure signal during the respective phase of the arterial pressure waveform. Slope features include the slope of the systolic rise of the arterial pressure waveform (the maximum of dP/dt and dP</w:t>
      </w:r>
      <w:r w:rsidRPr="0098246D">
        <w:rPr>
          <w:vertAlign w:val="superscript"/>
        </w:rPr>
        <w:t>2</w:t>
      </w:r>
      <w:r w:rsidRPr="0098246D">
        <w:t>/dt</w:t>
      </w:r>
      <w:r w:rsidRPr="0098246D">
        <w:rPr>
          <w:vertAlign w:val="superscript"/>
        </w:rPr>
        <w:t>2</w:t>
      </w:r>
      <w:r w:rsidRPr="0098246D">
        <w:t>) and the slope of the diastolic discharge (diastolic time constant).</w:t>
      </w:r>
    </w:p>
    <w:p w14:paraId="2B0D1F00" w14:textId="79DFBB40" w:rsidR="002161AE" w:rsidRPr="0098246D" w:rsidRDefault="002161AE" w:rsidP="002161AE">
      <w:pPr>
        <w:rPr>
          <w:b/>
          <w:sz w:val="22"/>
        </w:rPr>
      </w:pPr>
      <w:r w:rsidRPr="0098246D">
        <w:rPr>
          <w:b/>
          <w:sz w:val="22"/>
        </w:rPr>
        <w:lastRenderedPageBreak/>
        <w:t>Table 1 – Supplementary content. Arterial pressure waveform time, amplitude, area and slope features (The features are calculated for each beat, then averaged for all beats in a 20-second window.  In addition, for each feature, a standard deviation for all beats in the 20-second window is calculated and they are hereafter called standard deviation features).</w:t>
      </w:r>
    </w:p>
    <w:p w14:paraId="63E062AF" w14:textId="77777777" w:rsidR="00511FC7" w:rsidRPr="0098246D" w:rsidRDefault="00511FC7" w:rsidP="002161AE">
      <w:pPr>
        <w:rPr>
          <w:b/>
        </w:rPr>
      </w:pPr>
    </w:p>
    <w:tbl>
      <w:tblPr>
        <w:tblW w:w="531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0"/>
        <w:gridCol w:w="4050"/>
      </w:tblGrid>
      <w:tr w:rsidR="002161AE" w:rsidRPr="0098246D" w14:paraId="7E93BBD5" w14:textId="77777777" w:rsidTr="00B826C4">
        <w:trPr>
          <w:trHeight w:val="300"/>
        </w:trPr>
        <w:tc>
          <w:tcPr>
            <w:tcW w:w="1260" w:type="dxa"/>
            <w:shd w:val="clear" w:color="auto" w:fill="auto"/>
            <w:noWrap/>
            <w:vAlign w:val="bottom"/>
          </w:tcPr>
          <w:p w14:paraId="316B153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b/>
                <w:color w:val="000000"/>
                <w:sz w:val="12"/>
              </w:rPr>
              <w:t>Feature symbol</w:t>
            </w:r>
          </w:p>
        </w:tc>
        <w:tc>
          <w:tcPr>
            <w:tcW w:w="4050" w:type="dxa"/>
            <w:shd w:val="clear" w:color="auto" w:fill="auto"/>
            <w:noWrap/>
            <w:vAlign w:val="bottom"/>
          </w:tcPr>
          <w:p w14:paraId="741902F7"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b/>
                <w:color w:val="000000"/>
                <w:sz w:val="12"/>
              </w:rPr>
              <w:t>Description</w:t>
            </w:r>
          </w:p>
        </w:tc>
      </w:tr>
      <w:tr w:rsidR="002161AE" w:rsidRPr="0098246D" w14:paraId="0D602D5B" w14:textId="77777777" w:rsidTr="00B826C4">
        <w:trPr>
          <w:trHeight w:val="107"/>
        </w:trPr>
        <w:tc>
          <w:tcPr>
            <w:tcW w:w="1260" w:type="dxa"/>
            <w:shd w:val="clear" w:color="auto" w:fill="auto"/>
            <w:noWrap/>
            <w:vAlign w:val="bottom"/>
          </w:tcPr>
          <w:p w14:paraId="0499CF3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_sys_rise</w:t>
            </w:r>
          </w:p>
        </w:tc>
        <w:tc>
          <w:tcPr>
            <w:tcW w:w="4050" w:type="dxa"/>
            <w:shd w:val="clear" w:color="auto" w:fill="auto"/>
            <w:noWrap/>
            <w:vAlign w:val="bottom"/>
          </w:tcPr>
          <w:p w14:paraId="1BAE6B89"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uration of the systolic rise phase (Phase 3)</w:t>
            </w:r>
          </w:p>
        </w:tc>
      </w:tr>
      <w:tr w:rsidR="002161AE" w:rsidRPr="0098246D" w14:paraId="0C7FDA8A" w14:textId="77777777" w:rsidTr="00B826C4">
        <w:trPr>
          <w:trHeight w:val="134"/>
        </w:trPr>
        <w:tc>
          <w:tcPr>
            <w:tcW w:w="1260" w:type="dxa"/>
            <w:shd w:val="clear" w:color="auto" w:fill="auto"/>
            <w:noWrap/>
            <w:vAlign w:val="bottom"/>
          </w:tcPr>
          <w:p w14:paraId="3DB8B39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_sys_dec</w:t>
            </w:r>
          </w:p>
        </w:tc>
        <w:tc>
          <w:tcPr>
            <w:tcW w:w="4050" w:type="dxa"/>
            <w:shd w:val="clear" w:color="auto" w:fill="auto"/>
            <w:noWrap/>
            <w:vAlign w:val="bottom"/>
          </w:tcPr>
          <w:p w14:paraId="71CE257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uration of the systolic decay phase (Phase 4)</w:t>
            </w:r>
          </w:p>
        </w:tc>
      </w:tr>
      <w:tr w:rsidR="002161AE" w:rsidRPr="0098246D" w14:paraId="6E3599AC" w14:textId="77777777" w:rsidTr="00B826C4">
        <w:trPr>
          <w:trHeight w:val="152"/>
        </w:trPr>
        <w:tc>
          <w:tcPr>
            <w:tcW w:w="1260" w:type="dxa"/>
            <w:shd w:val="clear" w:color="auto" w:fill="auto"/>
            <w:noWrap/>
            <w:vAlign w:val="bottom"/>
          </w:tcPr>
          <w:p w14:paraId="1FEF9C4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_dec</w:t>
            </w:r>
          </w:p>
        </w:tc>
        <w:tc>
          <w:tcPr>
            <w:tcW w:w="4050" w:type="dxa"/>
            <w:shd w:val="clear" w:color="auto" w:fill="auto"/>
            <w:noWrap/>
            <w:vAlign w:val="bottom"/>
          </w:tcPr>
          <w:p w14:paraId="464C0A58"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uration of the overall decay phase (Phase 5)</w:t>
            </w:r>
          </w:p>
        </w:tc>
      </w:tr>
      <w:tr w:rsidR="002161AE" w:rsidRPr="0098246D" w14:paraId="1CEC7D93" w14:textId="77777777" w:rsidTr="00B826C4">
        <w:trPr>
          <w:trHeight w:val="170"/>
        </w:trPr>
        <w:tc>
          <w:tcPr>
            <w:tcW w:w="1260" w:type="dxa"/>
            <w:shd w:val="clear" w:color="auto" w:fill="auto"/>
            <w:noWrap/>
            <w:vAlign w:val="bottom"/>
          </w:tcPr>
          <w:p w14:paraId="1955552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ibi</w:t>
            </w:r>
          </w:p>
        </w:tc>
        <w:tc>
          <w:tcPr>
            <w:tcW w:w="4050" w:type="dxa"/>
            <w:shd w:val="clear" w:color="auto" w:fill="auto"/>
            <w:noWrap/>
            <w:vAlign w:val="bottom"/>
          </w:tcPr>
          <w:p w14:paraId="79B12BD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Interbeat interval</w:t>
            </w:r>
          </w:p>
        </w:tc>
      </w:tr>
      <w:tr w:rsidR="002161AE" w:rsidRPr="0098246D" w14:paraId="44232DDD" w14:textId="77777777" w:rsidTr="00B826C4">
        <w:trPr>
          <w:trHeight w:val="170"/>
        </w:trPr>
        <w:tc>
          <w:tcPr>
            <w:tcW w:w="1260" w:type="dxa"/>
            <w:shd w:val="clear" w:color="auto" w:fill="auto"/>
            <w:noWrap/>
            <w:vAlign w:val="bottom"/>
          </w:tcPr>
          <w:p w14:paraId="379A448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_sys</w:t>
            </w:r>
          </w:p>
        </w:tc>
        <w:tc>
          <w:tcPr>
            <w:tcW w:w="4050" w:type="dxa"/>
            <w:shd w:val="clear" w:color="auto" w:fill="auto"/>
            <w:noWrap/>
            <w:vAlign w:val="bottom"/>
          </w:tcPr>
          <w:p w14:paraId="34448806"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he duration of the systolic phase (Phase 1)</w:t>
            </w:r>
          </w:p>
        </w:tc>
      </w:tr>
      <w:tr w:rsidR="002161AE" w:rsidRPr="0098246D" w14:paraId="5B805B83" w14:textId="77777777" w:rsidTr="00B826C4">
        <w:trPr>
          <w:trHeight w:val="80"/>
        </w:trPr>
        <w:tc>
          <w:tcPr>
            <w:tcW w:w="1260" w:type="dxa"/>
            <w:shd w:val="clear" w:color="auto" w:fill="auto"/>
            <w:noWrap/>
            <w:vAlign w:val="bottom"/>
          </w:tcPr>
          <w:p w14:paraId="14A34F67"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_dia</w:t>
            </w:r>
          </w:p>
        </w:tc>
        <w:tc>
          <w:tcPr>
            <w:tcW w:w="4050" w:type="dxa"/>
            <w:shd w:val="clear" w:color="auto" w:fill="auto"/>
            <w:noWrap/>
            <w:vAlign w:val="bottom"/>
          </w:tcPr>
          <w:p w14:paraId="5829ED4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he duration of the diastolic phase (Phase 2)</w:t>
            </w:r>
          </w:p>
        </w:tc>
      </w:tr>
      <w:tr w:rsidR="002161AE" w:rsidRPr="0098246D" w14:paraId="2AB18CC8" w14:textId="77777777" w:rsidTr="00B826C4">
        <w:trPr>
          <w:trHeight w:val="107"/>
        </w:trPr>
        <w:tc>
          <w:tcPr>
            <w:tcW w:w="1260" w:type="dxa"/>
            <w:shd w:val="clear" w:color="auto" w:fill="auto"/>
            <w:noWrap/>
            <w:vAlign w:val="bottom"/>
          </w:tcPr>
          <w:p w14:paraId="66439C8F"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map_dnloc_time</w:t>
            </w:r>
          </w:p>
        </w:tc>
        <w:tc>
          <w:tcPr>
            <w:tcW w:w="4050" w:type="dxa"/>
            <w:shd w:val="clear" w:color="auto" w:fill="auto"/>
            <w:noWrap/>
            <w:vAlign w:val="bottom"/>
          </w:tcPr>
          <w:p w14:paraId="4ADA1056"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Time from the first beat sample exceeding the beat mean to the dicrotic notch</w:t>
            </w:r>
          </w:p>
        </w:tc>
      </w:tr>
      <w:tr w:rsidR="002161AE" w:rsidRPr="0098246D" w14:paraId="18FB2447" w14:textId="77777777" w:rsidTr="00B826C4">
        <w:trPr>
          <w:trHeight w:val="134"/>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72B0D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n_sys</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F62BC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ifference between systolic pressure and pressure at dicrotic notch</w:t>
            </w:r>
          </w:p>
        </w:tc>
      </w:tr>
      <w:tr w:rsidR="002161AE" w:rsidRPr="0098246D" w14:paraId="38AD2EF5" w14:textId="77777777" w:rsidTr="00B826C4">
        <w:trPr>
          <w:trHeight w:val="152"/>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AB723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n_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4A5BB6"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ifference between pressure at the dicrotic notch and diastolic pressure</w:t>
            </w:r>
          </w:p>
        </w:tc>
      </w:tr>
      <w:tr w:rsidR="002161AE" w:rsidRPr="0098246D" w14:paraId="6E2D8E62" w14:textId="77777777" w:rsidTr="00B826C4">
        <w:trPr>
          <w:trHeight w:val="8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EF3EA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sys</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444C3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systolic portion of the waveform (Phase 1)</w:t>
            </w:r>
          </w:p>
        </w:tc>
      </w:tr>
      <w:tr w:rsidR="002161AE" w:rsidRPr="0098246D" w14:paraId="0F9F2679" w14:textId="77777777" w:rsidTr="00B826C4">
        <w:trPr>
          <w:trHeight w:val="197"/>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C37B8"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B270D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of the diastolic portion of the waveform (Phase 2)</w:t>
            </w:r>
          </w:p>
        </w:tc>
      </w:tr>
      <w:tr w:rsidR="002161AE" w:rsidRPr="0098246D" w14:paraId="6AB90096"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939EEF"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sys_rise</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4532C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systolic rise portion of the waveform (Phase 3)</w:t>
            </w:r>
          </w:p>
        </w:tc>
      </w:tr>
      <w:tr w:rsidR="002161AE" w:rsidRPr="0098246D" w14:paraId="798A1860"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58589A"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sys_dec</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4BEB2F"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systolic rise portion of the waveform (Phase 4)</w:t>
            </w:r>
          </w:p>
        </w:tc>
      </w:tr>
      <w:tr w:rsidR="002161AE" w:rsidRPr="0098246D" w14:paraId="309E393C"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24D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dec</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4F4F3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overall decay portion of the waveform (Phase 5)</w:t>
            </w:r>
          </w:p>
        </w:tc>
      </w:tr>
      <w:tr w:rsidR="002161AE" w:rsidRPr="0098246D" w14:paraId="529C87BA"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6873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sys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F243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 xml:space="preserve">Average of the systolic portion of the waveform with diastolic pressure subtracted </w:t>
            </w:r>
          </w:p>
        </w:tc>
      </w:tr>
      <w:tr w:rsidR="002161AE" w:rsidRPr="0098246D" w14:paraId="7CBB0AA4"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0FC42F"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dia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6223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of the diastolic portion of the waveform with diastolic pressure subtracted</w:t>
            </w:r>
          </w:p>
        </w:tc>
      </w:tr>
      <w:tr w:rsidR="002161AE" w:rsidRPr="0098246D" w14:paraId="215FFD5D"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94290B"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sys_rise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F7616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systolic rise portion of the waveform with diastolic pressure subtracted</w:t>
            </w:r>
          </w:p>
        </w:tc>
      </w:tr>
      <w:tr w:rsidR="002161AE" w:rsidRPr="0098246D" w14:paraId="1CB90896"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7AFE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sys_dec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74FA7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systolic decay portion of the waveform with diastolic pressure subtracted</w:t>
            </w:r>
          </w:p>
        </w:tc>
      </w:tr>
      <w:tr w:rsidR="002161AE" w:rsidRPr="0098246D" w14:paraId="55210AE7" w14:textId="77777777" w:rsidTr="00B826C4">
        <w:trPr>
          <w:trHeight w:val="188"/>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8B312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g_dec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EA0DD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verage of the overall decay portion of the waveform with diastolic subtracted</w:t>
            </w:r>
          </w:p>
        </w:tc>
      </w:tr>
      <w:tr w:rsidR="002161AE" w:rsidRPr="0098246D" w14:paraId="66E793FB" w14:textId="77777777" w:rsidTr="00B826C4">
        <w:trPr>
          <w:trHeight w:val="161"/>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AC2E8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pulse_pres</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81355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Pulse pressure = systolic pressure - diastolic pressure</w:t>
            </w:r>
          </w:p>
        </w:tc>
      </w:tr>
      <w:tr w:rsidR="002161AE" w:rsidRPr="0098246D" w14:paraId="4068FAE5" w14:textId="77777777" w:rsidTr="00B826C4">
        <w:trPr>
          <w:trHeight w:val="179"/>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24F46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C1D72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systolic phase of the beat (from start to the dicrotic notch)</w:t>
            </w:r>
          </w:p>
        </w:tc>
      </w:tr>
      <w:tr w:rsidR="002161AE" w:rsidRPr="0098246D" w14:paraId="290E0D96"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6DEE59"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map_dnloc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5D86E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pressure waveform greater than the beat mean pressure</w:t>
            </w:r>
          </w:p>
        </w:tc>
      </w:tr>
      <w:tr w:rsidR="002161AE" w:rsidRPr="0098246D" w14:paraId="7C25DBBF"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2C050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pp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935E9"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entire beat waveform</w:t>
            </w:r>
          </w:p>
        </w:tc>
      </w:tr>
      <w:tr w:rsidR="002161AE" w:rsidRPr="0098246D" w14:paraId="22D02E61"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6C1FC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pp_area_nor</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0B192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beat normalized by the number of samples</w:t>
            </w:r>
          </w:p>
        </w:tc>
      </w:tr>
      <w:tr w:rsidR="002161AE" w:rsidRPr="0098246D" w14:paraId="5CB35562"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9010F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area_nor</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E873E7"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systolic phase normalized by the number of samples</w:t>
            </w:r>
          </w:p>
        </w:tc>
      </w:tr>
      <w:tr w:rsidR="002161AE" w:rsidRPr="0098246D" w14:paraId="64A1A29F" w14:textId="77777777" w:rsidTr="00B826C4">
        <w:trPr>
          <w:trHeight w:val="17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DF8317"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rise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B4F82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tart of the beat to the systolic maximum</w:t>
            </w:r>
          </w:p>
        </w:tc>
      </w:tr>
      <w:tr w:rsidR="002161AE" w:rsidRPr="0098246D" w14:paraId="419677D6"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E8AA8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rise_area_nor</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2745A"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tart of the beat to the systolic maximum normalized by the number of samples</w:t>
            </w:r>
          </w:p>
        </w:tc>
      </w:tr>
      <w:tr w:rsidR="002161AE" w:rsidRPr="0098246D" w14:paraId="220860FA" w14:textId="77777777" w:rsidTr="00B826C4">
        <w:trPr>
          <w:trHeight w:val="134"/>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803019"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dec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C2036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ystolic maximum to the dicrotic notch</w:t>
            </w:r>
          </w:p>
        </w:tc>
      </w:tr>
      <w:tr w:rsidR="002161AE" w:rsidRPr="0098246D" w14:paraId="5D564A10"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7D2E4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dec_area_nor</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64993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ystolic maximum to the dicrotic notch normalized by the number of samples</w:t>
            </w:r>
          </w:p>
        </w:tc>
      </w:tr>
      <w:tr w:rsidR="002161AE" w:rsidRPr="0098246D" w14:paraId="1C5A2A59" w14:textId="77777777" w:rsidTr="00B826C4">
        <w:trPr>
          <w:trHeight w:val="107"/>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4307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ec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A4FBBB"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ystolic maximum to the start of the next beat</w:t>
            </w:r>
          </w:p>
        </w:tc>
      </w:tr>
      <w:tr w:rsidR="002161AE" w:rsidRPr="0098246D" w14:paraId="725F8015"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17640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ec_area_nor</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648C18"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ystolic maximum to the start of the next beat normalized by the number of samples</w:t>
            </w:r>
          </w:p>
        </w:tc>
      </w:tr>
      <w:tr w:rsidR="002161AE" w:rsidRPr="0098246D" w14:paraId="7F54724A"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C1A02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ia_are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2937F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diastolic portion of the waveform (from the dicrotic notch to the start of the next beat)</w:t>
            </w:r>
          </w:p>
        </w:tc>
      </w:tr>
      <w:tr w:rsidR="002161AE" w:rsidRPr="0098246D" w14:paraId="5E78C18B"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B17B3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ia_area_nor</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D1C4D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diastolic portion of the waveform  normalized by the number of samples</w:t>
            </w:r>
          </w:p>
        </w:tc>
      </w:tr>
      <w:tr w:rsidR="002161AE" w:rsidRPr="0098246D" w14:paraId="27E9130A" w14:textId="77777777" w:rsidTr="00B826C4">
        <w:trPr>
          <w:trHeight w:val="116"/>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5EB1A"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pp_area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393D1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beat with subtracted diastolic pressure</w:t>
            </w:r>
          </w:p>
        </w:tc>
      </w:tr>
      <w:tr w:rsidR="002161AE" w:rsidRPr="0098246D" w14:paraId="10FF2BF5"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C3A4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pp_area_nor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A39E5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beat with subtracted diastolic pressure and normalized by the number of samples</w:t>
            </w:r>
          </w:p>
        </w:tc>
      </w:tr>
      <w:tr w:rsidR="002161AE" w:rsidRPr="0098246D" w14:paraId="27A2CFCB"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460523"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area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3FCCDC"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systolic portion of the waveform with subtracted diastolic pressure</w:t>
            </w:r>
          </w:p>
        </w:tc>
      </w:tr>
      <w:tr w:rsidR="002161AE" w:rsidRPr="0098246D" w14:paraId="5A97E74D"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0A573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area_nor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C1BDB7"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systolic portion of the waveform with subtracted diastolic pressure and normalized by the number of samples</w:t>
            </w:r>
          </w:p>
        </w:tc>
      </w:tr>
      <w:tr w:rsidR="002161AE" w:rsidRPr="0098246D" w14:paraId="05CD7282"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915C4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rise_area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EBBF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tart of the beat to the systolic maximum with subtracted diastolic pressure</w:t>
            </w:r>
          </w:p>
        </w:tc>
      </w:tr>
      <w:tr w:rsidR="002161AE" w:rsidRPr="0098246D" w14:paraId="3309B6BA"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AEAA29"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ys_rise_area_nor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2C4EF"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tart of the beat to the systolic maximum with subtracted diastolic pressure and normalized by the number of samples</w:t>
            </w:r>
          </w:p>
        </w:tc>
      </w:tr>
      <w:tr w:rsidR="002161AE" w:rsidRPr="0098246D" w14:paraId="2B8E68D9"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B3D65D"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ec_area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336AA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ystolic maximum to the start of the next beat with subtracted diastolic pressure</w:t>
            </w:r>
          </w:p>
        </w:tc>
      </w:tr>
      <w:tr w:rsidR="002161AE" w:rsidRPr="0098246D" w14:paraId="10D1D486"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5915D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ec_area_nor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A6A34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from the systolic maximum to the start of the next beat with subtracted diastolic pressure and normalized by the number of samples</w:t>
            </w:r>
          </w:p>
        </w:tc>
      </w:tr>
      <w:tr w:rsidR="002161AE" w:rsidRPr="0098246D" w14:paraId="3852444A"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D2DF56"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ia_area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ECB19"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 xml:space="preserve">Area under the diastolic portion of the waveform with subtracted diastolic pressure </w:t>
            </w:r>
          </w:p>
        </w:tc>
      </w:tr>
      <w:tr w:rsidR="002161AE" w:rsidRPr="0098246D" w14:paraId="6BE33E15"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12AC4A"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ia_area_nor_no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6871D1"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Area under the diastolic portion of the waveform with subtracted diastolic pressure and normalized by the number of samples</w:t>
            </w:r>
          </w:p>
        </w:tc>
      </w:tr>
      <w:tr w:rsidR="002161AE" w:rsidRPr="0098246D" w14:paraId="59AF95B2" w14:textId="77777777" w:rsidTr="00B826C4">
        <w:trPr>
          <w:trHeight w:val="179"/>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D19FB2"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P/dt</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E83114"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Maximum of the first derivative of the arterial pressure signal</w:t>
            </w:r>
          </w:p>
        </w:tc>
      </w:tr>
      <w:tr w:rsidR="002161AE" w:rsidRPr="0098246D" w14:paraId="2A58F5B9" w14:textId="77777777" w:rsidTr="00B826C4">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0EA7C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dP2/dt2</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485105"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 xml:space="preserve">Maximum of the second derivative of the arterial pressure signal </w:t>
            </w:r>
          </w:p>
        </w:tc>
      </w:tr>
      <w:tr w:rsidR="002161AE" w:rsidRPr="0098246D" w14:paraId="2A36CF0F" w14:textId="77777777" w:rsidTr="00B826C4">
        <w:trPr>
          <w:trHeight w:val="41"/>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D789EF"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lope_dia</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D3537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lope of the diastole of a beat</w:t>
            </w:r>
          </w:p>
        </w:tc>
      </w:tr>
      <w:tr w:rsidR="002161AE" w:rsidRPr="0098246D" w14:paraId="50E38BBE" w14:textId="77777777" w:rsidTr="00B826C4">
        <w:trPr>
          <w:trHeight w:val="41"/>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B23477"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lope_sys</w:t>
            </w:r>
          </w:p>
        </w:tc>
        <w:tc>
          <w:tcPr>
            <w:tcW w:w="4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936DAE" w14:textId="77777777" w:rsidR="002161AE" w:rsidRPr="0098246D" w:rsidRDefault="002161AE" w:rsidP="00B826C4">
            <w:pPr>
              <w:rPr>
                <w:rFonts w:ascii="Calibri" w:eastAsia="Times New Roman" w:hAnsi="Calibri" w:cs="Times New Roman"/>
                <w:color w:val="000000"/>
                <w:sz w:val="12"/>
              </w:rPr>
            </w:pPr>
            <w:r w:rsidRPr="0098246D">
              <w:rPr>
                <w:rFonts w:ascii="Calibri" w:eastAsia="Times New Roman" w:hAnsi="Calibri" w:cs="Times New Roman"/>
                <w:color w:val="000000"/>
                <w:sz w:val="12"/>
              </w:rPr>
              <w:t>slope of the systole of a beat</w:t>
            </w:r>
          </w:p>
        </w:tc>
      </w:tr>
    </w:tbl>
    <w:p w14:paraId="3A9E3EEA" w14:textId="77777777" w:rsidR="00511FC7" w:rsidRPr="0098246D" w:rsidRDefault="00511FC7" w:rsidP="001927D8">
      <w:pPr>
        <w:jc w:val="both"/>
        <w:rPr>
          <w:i/>
        </w:rPr>
      </w:pPr>
    </w:p>
    <w:p w14:paraId="6C38BAB8" w14:textId="77777777" w:rsidR="001927D8" w:rsidRPr="0098246D" w:rsidRDefault="001927D8" w:rsidP="001927D8">
      <w:pPr>
        <w:jc w:val="both"/>
        <w:rPr>
          <w:i/>
        </w:rPr>
      </w:pPr>
      <w:r w:rsidRPr="0098246D">
        <w:rPr>
          <w:i/>
        </w:rPr>
        <w:t>FloTrac algorithm features</w:t>
      </w:r>
    </w:p>
    <w:p w14:paraId="57601EC0" w14:textId="63BCF566" w:rsidR="001927D8" w:rsidRPr="0098246D" w:rsidRDefault="001927D8" w:rsidP="001927D8">
      <w:pPr>
        <w:jc w:val="both"/>
      </w:pPr>
      <w:r w:rsidRPr="0098246D">
        <w:t>The Edwards FloTrac algorithm computes key hemodynamic parameters, such as Cardiac Output (CO), Stroke Volume (SV), Vascular tone (the Kai-factor</w:t>
      </w:r>
      <w:r w:rsidRPr="0098246D">
        <w:fldChar w:fldCharType="begin"/>
      </w:r>
      <w:r w:rsidR="00511FC7" w:rsidRPr="0098246D">
        <w:instrText xml:space="preserve"> ADDIN EN.CITE &lt;EndNote&gt;&lt;Cite&gt;&lt;Author&gt;Pratt&lt;/Author&gt;&lt;Year&gt;2007&lt;/Year&gt;&lt;RecNum&gt;9&lt;/RecNum&gt;&lt;DisplayText&gt;&lt;style face="superscript"&gt;2&lt;/style&gt;&lt;/DisplayText&gt;&lt;record&gt;&lt;rec-number&gt;9&lt;/rec-number&gt;&lt;foreign-keys&gt;&lt;key app="EN" db-id="s0fwdp9wf0erzmew0xpvws2oever5vx2taaf" timestamp="1481134128"&gt;9&lt;/key&gt;&lt;/foreign-keys&gt;&lt;ref-type name="Journal Article"&gt;17&lt;/ref-type&gt;&lt;contributors&gt;&lt;authors&gt;&lt;author&gt;Pratt, B.&lt;/author&gt;&lt;author&gt;Roteliuk, L.&lt;/author&gt;&lt;author&gt;Hatib, F.&lt;/author&gt;&lt;author&gt;Frazier, J.&lt;/author&gt;&lt;author&gt;Wallen, R. D.&lt;/author&gt;&lt;/authors&gt;&lt;/contributors&gt;&lt;auth-address&gt;Edwards Lifesciences LLP, Irvine, CA 92614, USA. benjamin_pratt@edwards.com&lt;/auth-address&gt;&lt;titles&gt;&lt;title&gt;Calculating arterial pressure-based cardiac output using a novel measurement and analysis method&lt;/title&gt;&lt;secondary-title&gt;Biomed Instrum Technol&lt;/secondary-title&gt;&lt;/titles&gt;&lt;periodical&gt;&lt;full-title&gt;Biomed Instrum Technol&lt;/full-title&gt;&lt;/periodical&gt;&lt;pages&gt;403-11&lt;/pages&gt;&lt;volume&gt;41&lt;/volume&gt;&lt;number&gt;5&lt;/number&gt;&lt;keywords&gt;&lt;keyword&gt;*Algorithms&lt;/keyword&gt;&lt;keyword&gt;Automatic Data Processing&lt;/keyword&gt;&lt;keyword&gt;Blood Pressure/*physiology&lt;/keyword&gt;&lt;keyword&gt;Blood Pressure Monitors/trends&lt;/keyword&gt;&lt;keyword&gt;Calibration&lt;/keyword&gt;&lt;keyword&gt;Cardiac Output/*physiology&lt;/keyword&gt;&lt;keyword&gt;Humans&lt;/keyword&gt;&lt;keyword&gt;Models, Cardiovascular&lt;/keyword&gt;&lt;keyword&gt;Monitoring, Physiologic/*methods&lt;/keyword&gt;&lt;keyword&gt;Pattern Recognition, Automated&lt;/keyword&gt;&lt;keyword&gt;Reproducibility of Results&lt;/keyword&gt;&lt;keyword&gt;*Signal Processing, Computer-Assisted&lt;/keyword&gt;&lt;/keywords&gt;&lt;dates&gt;&lt;year&gt;2007&lt;/year&gt;&lt;pub-dates&gt;&lt;date&gt;Sep-Oct&lt;/date&gt;&lt;/pub-dates&gt;&lt;/dates&gt;&lt;isbn&gt;0899-8205 (Print)&amp;#xD;0899-8205 (Linking)&lt;/isbn&gt;&lt;accession-num&gt;17992808&lt;/accession-num&gt;&lt;urls&gt;&lt;related-urls&gt;&lt;url&gt;http://www.ncbi.nlm.nih.gov/pubmed/17992808&lt;/url&gt;&lt;/related-urls&gt;&lt;/urls&gt;&lt;/record&gt;&lt;/Cite&gt;&lt;/EndNote&gt;</w:instrText>
      </w:r>
      <w:r w:rsidRPr="0098246D">
        <w:fldChar w:fldCharType="separate"/>
      </w:r>
      <w:r w:rsidR="00511FC7" w:rsidRPr="0098246D">
        <w:rPr>
          <w:noProof/>
          <w:vertAlign w:val="superscript"/>
        </w:rPr>
        <w:t>2</w:t>
      </w:r>
      <w:r w:rsidRPr="0098246D">
        <w:fldChar w:fldCharType="end"/>
      </w:r>
      <w:r w:rsidRPr="0098246D">
        <w:t>), Windkessel Compliance (Cwk)</w:t>
      </w:r>
      <w:r w:rsidRPr="0098246D">
        <w:fldChar w:fldCharType="begin"/>
      </w:r>
      <w:r w:rsidR="00511FC7" w:rsidRPr="0098246D">
        <w:instrText xml:space="preserve"> ADDIN EN.CITE &lt;EndNote&gt;&lt;Cite&gt;&lt;Author&gt;Langewouters&lt;/Author&gt;&lt;Year&gt;1984&lt;/Year&gt;&lt;RecNum&gt;17&lt;/RecNum&gt;&lt;DisplayText&gt;&lt;style face="superscript"&gt;3&lt;/style&gt;&lt;/DisplayText&gt;&lt;record&gt;&lt;rec-number&gt;17&lt;/rec-number&gt;&lt;foreign-keys&gt;&lt;key app="EN" db-id="s0fwdp9wf0erzmew0xpvws2oever5vx2taaf" timestamp="1485040780"&gt;17&lt;/key&gt;&lt;/foreign-keys&gt;&lt;ref-type name="Journal Article"&gt;17&lt;/ref-type&gt;&lt;contributors&gt;&lt;authors&gt;&lt;author&gt;Langewouters, G. J.&lt;/author&gt;&lt;author&gt;Wesseling, K. H.&lt;/author&gt;&lt;author&gt;Goedhard, W. J. A. &lt;/author&gt;&lt;/authors&gt;&lt;/contributors&gt;&lt;titles&gt;&lt;title&gt;The Static Properties of 45 Human Thoracic and 20 Abdominal Aortas in-Vitro and the Parameters of a New Model.&lt;/title&gt;&lt;secondary-title&gt;J Biomecanics&lt;/secondary-title&gt;&lt;/titles&gt;&lt;periodical&gt;&lt;full-title&gt;J Biomecanics&lt;/full-title&gt;&lt;/periodical&gt;&lt;pages&gt;425-435&lt;/pages&gt;&lt;volume&gt;17&lt;/volume&gt;&lt;dates&gt;&lt;year&gt;1984&lt;/year&gt;&lt;/dates&gt;&lt;urls&gt;&lt;/urls&gt;&lt;/record&gt;&lt;/Cite&gt;&lt;/EndNote&gt;</w:instrText>
      </w:r>
      <w:r w:rsidRPr="0098246D">
        <w:fldChar w:fldCharType="separate"/>
      </w:r>
      <w:r w:rsidR="00511FC7" w:rsidRPr="0098246D">
        <w:rPr>
          <w:noProof/>
          <w:vertAlign w:val="superscript"/>
        </w:rPr>
        <w:t>3</w:t>
      </w:r>
      <w:r w:rsidRPr="0098246D">
        <w:fldChar w:fldCharType="end"/>
      </w:r>
      <w:r w:rsidRPr="0098246D">
        <w:t>, Systemic Vascular Resistance (SVR), Stroke Volume Variations (SVV)</w:t>
      </w:r>
      <w:r w:rsidRPr="0098246D">
        <w:fldChar w:fldCharType="begin">
          <w:fldData xml:space="preserve">PEVuZE5vdGU+PENpdGU+PEF1dGhvcj5DYW5uZXNzb248L0F1dGhvcj48WWVhcj4yMDA5PC9ZZWFy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</w:fldData>
        </w:fldChar>
      </w:r>
      <w:r w:rsidR="00511FC7" w:rsidRPr="0098246D">
        <w:instrText xml:space="preserve"> ADDIN EN.CITE </w:instrText>
      </w:r>
      <w:r w:rsidR="00511FC7" w:rsidRPr="0098246D">
        <w:fldChar w:fldCharType="begin">
          <w:fldData xml:space="preserve">PEVuZE5vdGU+PENpdGU+PEF1dGhvcj5DYW5uZXNzb248L0F1dGhvcj48WWVhcj4yMDA5PC9ZZWFy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4</w:t>
      </w:r>
      <w:r w:rsidRPr="0098246D">
        <w:fldChar w:fldCharType="end"/>
      </w:r>
      <w:r w:rsidRPr="0098246D">
        <w:t>, as well as several measures of the morphology of the arterial pressure waveform</w:t>
      </w:r>
      <w:r w:rsidRPr="0098246D">
        <w:fldChar w:fldCharType="begin"/>
      </w:r>
      <w:r w:rsidR="00511FC7" w:rsidRPr="0098246D">
        <w:instrText xml:space="preserve"> ADDIN EN.CITE &lt;EndNote&gt;&lt;Cite&gt;&lt;Author&gt;Pratt&lt;/Author&gt;&lt;Year&gt;2007&lt;/Year&gt;&lt;RecNum&gt;9&lt;/RecNum&gt;&lt;DisplayText&gt;&lt;style face="superscript"&gt;2&lt;/style&gt;&lt;/DisplayText&gt;&lt;record&gt;&lt;rec-number&gt;9&lt;/rec-number&gt;&lt;foreign-keys&gt;&lt;key app="EN" db-id="s0fwdp9wf0erzmew0xpvws2oever5vx2taaf" timestamp="1481134128"&gt;9&lt;/key&gt;&lt;/foreign-keys&gt;&lt;ref-type name="Journal Article"&gt;17&lt;/ref-type&gt;&lt;contributors&gt;&lt;authors&gt;&lt;author&gt;Pratt, B.&lt;/author&gt;&lt;author&gt;Roteliuk, L.&lt;/author&gt;&lt;author&gt;Hatib, F.&lt;/author&gt;&lt;author&gt;Frazier, J.&lt;/author&gt;&lt;author&gt;Wallen, R. D.&lt;/author&gt;&lt;/authors&gt;&lt;/contributors&gt;&lt;auth-address&gt;Edwards Lifesciences LLP, Irvine, CA 92614, USA. benjamin_pratt@edwards.com&lt;/auth-address&gt;&lt;titles&gt;&lt;title&gt;Calculating arterial pressure-based cardiac output using a novel measurement and analysis method&lt;/title&gt;&lt;secondary-title&gt;Biomed Instrum Technol&lt;/secondary-title&gt;&lt;/titles&gt;&lt;periodical&gt;&lt;full-title&gt;Biomed Instrum Technol&lt;/full-title&gt;&lt;/periodical&gt;&lt;pages&gt;403-11&lt;/pages&gt;&lt;volume&gt;41&lt;/volume&gt;&lt;number&gt;5&lt;/number&gt;&lt;keywords&gt;&lt;keyword&gt;*Algorithms&lt;/keyword&gt;&lt;keyword&gt;Automatic Data Processing&lt;/keyword&gt;&lt;keyword&gt;Blood Pressure/*physiology&lt;/keyword&gt;&lt;keyword&gt;Blood Pressure Monitors/trends&lt;/keyword&gt;&lt;keyword&gt;Calibration&lt;/keyword&gt;&lt;keyword&gt;Cardiac Output/*physiology&lt;/keyword&gt;&lt;keyword&gt;Humans&lt;/keyword&gt;&lt;keyword&gt;Models, Cardiovascular&lt;/keyword&gt;&lt;keyword&gt;Monitoring, Physiologic/*methods&lt;/keyword&gt;&lt;keyword&gt;Pattern Recognition, Automated&lt;/keyword&gt;&lt;keyword&gt;Reproducibility of Results&lt;/keyword&gt;&lt;keyword&gt;*Signal Processing, Computer-Assisted&lt;/keyword&gt;&lt;/keywords&gt;&lt;dates&gt;&lt;year&gt;2007&lt;/year&gt;&lt;pub-dates&gt;&lt;date&gt;Sep-Oct&lt;/date&gt;&lt;/pub-dates&gt;&lt;/dates&gt;&lt;isbn&gt;0899-8205 (Print)&amp;#xD;0899-8205 (Linking)&lt;/isbn&gt;&lt;accession-num&gt;17992808&lt;/accession-num&gt;&lt;urls&gt;&lt;related-urls&gt;&lt;url&gt;http://www.ncbi.nlm.nih.gov/pubmed/17992808&lt;/url&gt;&lt;/related-urls&gt;&lt;/urls&gt;&lt;/record&gt;&lt;/Cite&gt;&lt;/EndNote&gt;</w:instrText>
      </w:r>
      <w:r w:rsidRPr="0098246D">
        <w:fldChar w:fldCharType="separate"/>
      </w:r>
      <w:r w:rsidR="00511FC7" w:rsidRPr="0098246D">
        <w:rPr>
          <w:noProof/>
          <w:vertAlign w:val="superscript"/>
        </w:rPr>
        <w:t>2</w:t>
      </w:r>
      <w:r w:rsidRPr="0098246D">
        <w:fldChar w:fldCharType="end"/>
      </w:r>
      <w:r w:rsidRPr="0098246D">
        <w:t>. All FloTrac features are summarized in Table 2</w:t>
      </w:r>
      <w:r w:rsidR="00511FC7" w:rsidRPr="0098246D">
        <w:t xml:space="preserve"> – Supplementary Content</w:t>
      </w:r>
      <w:r w:rsidRPr="0098246D">
        <w:t xml:space="preserve">. </w:t>
      </w:r>
    </w:p>
    <w:p w14:paraId="1D8899F9" w14:textId="77777777" w:rsidR="001927D8" w:rsidRPr="0098246D" w:rsidRDefault="001927D8" w:rsidP="001927D8">
      <w:pPr>
        <w:jc w:val="both"/>
      </w:pPr>
      <w:r w:rsidRPr="0098246D">
        <w:t>All features that were duplicate of the FloTrac algorithm features and the first set of time, amplitude, area and slope features, were removed.</w:t>
      </w:r>
    </w:p>
    <w:p w14:paraId="631F48C2" w14:textId="77777777" w:rsidR="00511FC7" w:rsidRPr="0098246D" w:rsidRDefault="00511FC7" w:rsidP="001927D8">
      <w:pPr>
        <w:jc w:val="both"/>
      </w:pPr>
    </w:p>
    <w:p w14:paraId="578907F0" w14:textId="3236BEF3" w:rsidR="00511FC7" w:rsidRPr="0098246D" w:rsidRDefault="00511FC7" w:rsidP="00511FC7">
      <w:pPr>
        <w:rPr>
          <w:b/>
          <w:sz w:val="14"/>
        </w:rPr>
      </w:pPr>
      <w:r w:rsidRPr="0098246D">
        <w:rPr>
          <w:b/>
          <w:sz w:val="22"/>
        </w:rPr>
        <w:t>Table 2. FloTrac Algorithm features extracted from the arterial pressure waveform.</w:t>
      </w:r>
    </w:p>
    <w:p w14:paraId="79482EEA" w14:textId="77777777" w:rsidR="00511FC7" w:rsidRPr="0098246D" w:rsidRDefault="00511FC7" w:rsidP="00511FC7">
      <w:pPr>
        <w:rPr>
          <w:b/>
          <w:sz w:val="14"/>
        </w:rPr>
      </w:pPr>
    </w:p>
    <w:tbl>
      <w:tblPr>
        <w:tblW w:w="0" w:type="auto"/>
        <w:tblCellSpacing w:w="0" w:type="dxa"/>
        <w:tblInd w:w="802" w:type="dxa"/>
        <w:tblBorders>
          <w:top w:val="single" w:sz="6" w:space="0" w:color="666666"/>
          <w:left w:val="single" w:sz="6" w:space="0" w:color="666666"/>
          <w:bottom w:val="single" w:sz="6" w:space="0" w:color="666666"/>
          <w:right w:val="single" w:sz="6" w:space="0" w:color="666666"/>
        </w:tblBorders>
        <w:tblCellMar>
          <w:left w:w="0" w:type="dxa"/>
          <w:right w:w="0" w:type="dxa"/>
        </w:tblCellMar>
        <w:tblLook w:val="04A0" w:firstRow="1" w:lastRow="0" w:firstColumn="1" w:lastColumn="0" w:noHBand="0" w:noVBand="1"/>
      </w:tblPr>
      <w:tblGrid>
        <w:gridCol w:w="1283"/>
        <w:gridCol w:w="6539"/>
      </w:tblGrid>
      <w:tr w:rsidR="00511FC7" w:rsidRPr="0098246D" w14:paraId="17A74D21"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3F02646B" w14:textId="77777777" w:rsidR="00511FC7" w:rsidRPr="0098246D" w:rsidRDefault="00511FC7" w:rsidP="00B826C4">
            <w:pPr>
              <w:ind w:left="15"/>
              <w:rPr>
                <w:b/>
                <w:sz w:val="16"/>
              </w:rPr>
            </w:pPr>
            <w:r w:rsidRPr="0098246D">
              <w:rPr>
                <w:b/>
                <w:sz w:val="16"/>
              </w:rPr>
              <w:t>Feature</w:t>
            </w:r>
          </w:p>
        </w:tc>
        <w:tc>
          <w:tcPr>
            <w:tcW w:w="6539" w:type="dxa"/>
            <w:tcBorders>
              <w:top w:val="single" w:sz="6" w:space="0" w:color="666666"/>
              <w:left w:val="single" w:sz="6" w:space="0" w:color="666666"/>
              <w:bottom w:val="single" w:sz="6" w:space="0" w:color="666666"/>
              <w:right w:val="single" w:sz="6" w:space="0" w:color="666666"/>
            </w:tcBorders>
          </w:tcPr>
          <w:p w14:paraId="59D33BBB" w14:textId="77777777" w:rsidR="00511FC7" w:rsidRPr="0098246D" w:rsidRDefault="00511FC7" w:rsidP="00B826C4">
            <w:pPr>
              <w:ind w:left="15"/>
              <w:rPr>
                <w:b/>
                <w:sz w:val="16"/>
              </w:rPr>
            </w:pPr>
            <w:r w:rsidRPr="0098246D">
              <w:rPr>
                <w:b/>
                <w:sz w:val="16"/>
              </w:rPr>
              <w:t>Description</w:t>
            </w:r>
          </w:p>
        </w:tc>
      </w:tr>
      <w:tr w:rsidR="00511FC7" w:rsidRPr="0098246D" w14:paraId="6E9F9101"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08469673" w14:textId="77777777" w:rsidR="00511FC7" w:rsidRPr="0098246D" w:rsidRDefault="00511FC7" w:rsidP="00B826C4">
            <w:pPr>
              <w:ind w:left="15"/>
              <w:rPr>
                <w:i/>
                <w:sz w:val="16"/>
              </w:rPr>
            </w:pPr>
            <w:r w:rsidRPr="0098246D">
              <w:rPr>
                <w:i/>
                <w:sz w:val="16"/>
              </w:rPr>
              <w:t>CO</w:t>
            </w:r>
          </w:p>
        </w:tc>
        <w:tc>
          <w:tcPr>
            <w:tcW w:w="6539" w:type="dxa"/>
            <w:tcBorders>
              <w:top w:val="single" w:sz="6" w:space="0" w:color="666666"/>
              <w:left w:val="single" w:sz="6" w:space="0" w:color="666666"/>
              <w:bottom w:val="single" w:sz="6" w:space="0" w:color="666666"/>
              <w:right w:val="single" w:sz="6" w:space="0" w:color="666666"/>
            </w:tcBorders>
          </w:tcPr>
          <w:p w14:paraId="17067ABE" w14:textId="77777777" w:rsidR="00511FC7" w:rsidRPr="0098246D" w:rsidRDefault="00511FC7" w:rsidP="00B826C4">
            <w:pPr>
              <w:ind w:left="15"/>
              <w:rPr>
                <w:sz w:val="16"/>
              </w:rPr>
            </w:pPr>
            <w:r w:rsidRPr="0098246D">
              <w:rPr>
                <w:sz w:val="16"/>
              </w:rPr>
              <w:t>Cardiac Output</w:t>
            </w:r>
          </w:p>
        </w:tc>
      </w:tr>
      <w:tr w:rsidR="00511FC7" w:rsidRPr="0098246D" w14:paraId="0C42F622"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7A8AC63A" w14:textId="77777777" w:rsidR="00511FC7" w:rsidRPr="0098246D" w:rsidRDefault="00511FC7" w:rsidP="00B826C4">
            <w:pPr>
              <w:rPr>
                <w:i/>
                <w:sz w:val="16"/>
              </w:rPr>
            </w:pPr>
            <w:r w:rsidRPr="0098246D">
              <w:rPr>
                <w:i/>
                <w:sz w:val="16"/>
              </w:rPr>
              <w:t>SVV</w:t>
            </w:r>
          </w:p>
        </w:tc>
        <w:tc>
          <w:tcPr>
            <w:tcW w:w="6539" w:type="dxa"/>
            <w:tcBorders>
              <w:top w:val="single" w:sz="6" w:space="0" w:color="666666"/>
              <w:left w:val="single" w:sz="6" w:space="0" w:color="666666"/>
              <w:bottom w:val="single" w:sz="6" w:space="0" w:color="666666"/>
              <w:right w:val="single" w:sz="6" w:space="0" w:color="666666"/>
            </w:tcBorders>
          </w:tcPr>
          <w:p w14:paraId="38E38A71" w14:textId="77777777" w:rsidR="00511FC7" w:rsidRPr="0098246D" w:rsidRDefault="00511FC7" w:rsidP="00B826C4">
            <w:pPr>
              <w:rPr>
                <w:sz w:val="16"/>
              </w:rPr>
            </w:pPr>
            <w:r w:rsidRPr="0098246D">
              <w:rPr>
                <w:sz w:val="16"/>
              </w:rPr>
              <w:t>Stroke Volume Variation</w:t>
            </w:r>
          </w:p>
        </w:tc>
      </w:tr>
      <w:tr w:rsidR="00511FC7" w:rsidRPr="0098246D" w14:paraId="13A0F08C"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7FE92B19" w14:textId="77777777" w:rsidR="00511FC7" w:rsidRPr="0098246D" w:rsidRDefault="00511FC7" w:rsidP="00B826C4">
            <w:pPr>
              <w:rPr>
                <w:i/>
                <w:sz w:val="16"/>
              </w:rPr>
            </w:pPr>
            <w:r w:rsidRPr="0098246D">
              <w:rPr>
                <w:i/>
                <w:sz w:val="16"/>
              </w:rPr>
              <w:t>MAP</w:t>
            </w:r>
          </w:p>
        </w:tc>
        <w:tc>
          <w:tcPr>
            <w:tcW w:w="6539" w:type="dxa"/>
            <w:tcBorders>
              <w:top w:val="single" w:sz="6" w:space="0" w:color="666666"/>
              <w:left w:val="single" w:sz="6" w:space="0" w:color="666666"/>
              <w:bottom w:val="single" w:sz="6" w:space="0" w:color="666666"/>
              <w:right w:val="single" w:sz="6" w:space="0" w:color="666666"/>
            </w:tcBorders>
          </w:tcPr>
          <w:p w14:paraId="2F27597E" w14:textId="77777777" w:rsidR="00511FC7" w:rsidRPr="0098246D" w:rsidRDefault="00511FC7" w:rsidP="00B826C4">
            <w:pPr>
              <w:rPr>
                <w:sz w:val="16"/>
              </w:rPr>
            </w:pPr>
            <w:r w:rsidRPr="0098246D">
              <w:rPr>
                <w:sz w:val="16"/>
              </w:rPr>
              <w:t>Mean Arterial Pressure based on waveform average</w:t>
            </w:r>
          </w:p>
        </w:tc>
      </w:tr>
      <w:tr w:rsidR="00511FC7" w:rsidRPr="0098246D" w14:paraId="171E1FE3"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2038E010" w14:textId="77777777" w:rsidR="00511FC7" w:rsidRPr="0098246D" w:rsidRDefault="00511FC7" w:rsidP="00B826C4">
            <w:pPr>
              <w:rPr>
                <w:i/>
                <w:sz w:val="16"/>
              </w:rPr>
            </w:pPr>
            <w:r w:rsidRPr="0098246D">
              <w:rPr>
                <w:i/>
                <w:sz w:val="16"/>
              </w:rPr>
              <w:t>MAP_empirical</w:t>
            </w:r>
          </w:p>
        </w:tc>
        <w:tc>
          <w:tcPr>
            <w:tcW w:w="6539" w:type="dxa"/>
            <w:tcBorders>
              <w:top w:val="single" w:sz="6" w:space="0" w:color="666666"/>
              <w:left w:val="single" w:sz="6" w:space="0" w:color="666666"/>
              <w:bottom w:val="single" w:sz="6" w:space="0" w:color="666666"/>
              <w:right w:val="single" w:sz="6" w:space="0" w:color="666666"/>
            </w:tcBorders>
          </w:tcPr>
          <w:p w14:paraId="40F877F1" w14:textId="77777777" w:rsidR="00511FC7" w:rsidRPr="0098246D" w:rsidRDefault="009E451F" w:rsidP="00B826C4">
            <w:pPr>
              <w:rPr>
                <w:sz w:val="16"/>
              </w:rPr>
            </w:pPr>
            <m:oMathPara>
              <m:oMathParaPr>
                <m:jc m:val="left"/>
              </m:oMathParaPr>
              <m:oMath>
                <m:f>
                  <m:fPr>
                    <m:type m:val="lin"/>
                    <m:ctrlPr>
                      <w:rPr>
                        <w:rFonts w:ascii="Cambria Math" w:hAnsi="Cambria Math"/>
                        <w:i/>
                        <w:sz w:val="16"/>
                      </w:rPr>
                    </m:ctrlPr>
                  </m:fPr>
                  <m:num>
                    <m:r>
                      <w:rPr>
                        <w:rFonts w:ascii="Cambria Math" w:hAnsi="Cambria Math"/>
                        <w:sz w:val="16"/>
                      </w:rPr>
                      <m:t xml:space="preserve"> </m:t>
                    </m:r>
                    <m:r>
                      <m:rPr>
                        <m:sty m:val="p"/>
                      </m:rPr>
                      <w:rPr>
                        <w:rFonts w:ascii="Cambria Math" w:hAnsi="Cambria Math"/>
                        <w:sz w:val="16"/>
                      </w:rPr>
                      <m:t xml:space="preserve">Mean Arterial Pressure calculated as </m:t>
                    </m:r>
                    <m:d>
                      <m:dPr>
                        <m:ctrlPr>
                          <w:rPr>
                            <w:rFonts w:ascii="Cambria Math" w:hAnsi="Cambria Math"/>
                            <w:i/>
                            <w:sz w:val="16"/>
                          </w:rPr>
                        </m:ctrlPr>
                      </m:dPr>
                      <m:e>
                        <m:r>
                          <w:rPr>
                            <w:rFonts w:ascii="Cambria Math" w:hAnsi="Cambria Math"/>
                            <w:sz w:val="16"/>
                          </w:rPr>
                          <m:t>SYS+</m:t>
                        </m:r>
                        <m:d>
                          <m:dPr>
                            <m:ctrlPr>
                              <w:rPr>
                                <w:rFonts w:ascii="Cambria Math" w:hAnsi="Cambria Math"/>
                                <w:i/>
                                <w:sz w:val="16"/>
                              </w:rPr>
                            </m:ctrlPr>
                          </m:dPr>
                          <m:e>
                            <m:r>
                              <w:rPr>
                                <w:rFonts w:ascii="Cambria Math" w:hAnsi="Cambria Math"/>
                                <w:sz w:val="16"/>
                              </w:rPr>
                              <m:t>2* DIA</m:t>
                            </m:r>
                          </m:e>
                        </m:d>
                      </m:e>
                    </m:d>
                  </m:num>
                  <m:den>
                    <m:r>
                      <w:rPr>
                        <w:rFonts w:ascii="Cambria Math" w:hAnsi="Cambria Math"/>
                        <w:sz w:val="16"/>
                      </w:rPr>
                      <m:t>3</m:t>
                    </m:r>
                  </m:den>
                </m:f>
              </m:oMath>
            </m:oMathPara>
          </w:p>
        </w:tc>
      </w:tr>
      <w:tr w:rsidR="00511FC7" w:rsidRPr="0098246D" w14:paraId="6AECF59E"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79B9F7F1" w14:textId="77777777" w:rsidR="00511FC7" w:rsidRPr="0098246D" w:rsidRDefault="00511FC7" w:rsidP="00B826C4">
            <w:pPr>
              <w:rPr>
                <w:i/>
                <w:sz w:val="16"/>
              </w:rPr>
            </w:pPr>
            <w:r w:rsidRPr="0098246D">
              <w:rPr>
                <w:i/>
                <w:sz w:val="16"/>
              </w:rPr>
              <w:t>SYS</w:t>
            </w:r>
          </w:p>
        </w:tc>
        <w:tc>
          <w:tcPr>
            <w:tcW w:w="6539" w:type="dxa"/>
            <w:tcBorders>
              <w:top w:val="single" w:sz="6" w:space="0" w:color="666666"/>
              <w:left w:val="single" w:sz="6" w:space="0" w:color="666666"/>
              <w:bottom w:val="single" w:sz="6" w:space="0" w:color="666666"/>
              <w:right w:val="single" w:sz="6" w:space="0" w:color="666666"/>
            </w:tcBorders>
          </w:tcPr>
          <w:p w14:paraId="6E69C665" w14:textId="77777777" w:rsidR="00511FC7" w:rsidRPr="0098246D" w:rsidRDefault="00511FC7" w:rsidP="00B826C4">
            <w:pPr>
              <w:rPr>
                <w:rFonts w:eastAsia="Calibri" w:cs="Times New Roman"/>
                <w:sz w:val="16"/>
              </w:rPr>
            </w:pPr>
            <w:r w:rsidRPr="0098246D">
              <w:rPr>
                <w:rFonts w:eastAsia="Calibri" w:cs="Times New Roman"/>
                <w:sz w:val="16"/>
              </w:rPr>
              <w:t>Systolic Pressure</w:t>
            </w:r>
          </w:p>
        </w:tc>
      </w:tr>
      <w:tr w:rsidR="00511FC7" w:rsidRPr="0098246D" w14:paraId="0887B808"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1F97A204" w14:textId="77777777" w:rsidR="00511FC7" w:rsidRPr="0098246D" w:rsidRDefault="00511FC7" w:rsidP="00B826C4">
            <w:pPr>
              <w:rPr>
                <w:i/>
                <w:sz w:val="16"/>
              </w:rPr>
            </w:pPr>
            <w:r w:rsidRPr="0098246D">
              <w:rPr>
                <w:i/>
                <w:sz w:val="16"/>
              </w:rPr>
              <w:t>DIA</w:t>
            </w:r>
          </w:p>
        </w:tc>
        <w:tc>
          <w:tcPr>
            <w:tcW w:w="6539" w:type="dxa"/>
            <w:tcBorders>
              <w:top w:val="single" w:sz="6" w:space="0" w:color="666666"/>
              <w:left w:val="single" w:sz="6" w:space="0" w:color="666666"/>
              <w:bottom w:val="single" w:sz="6" w:space="0" w:color="666666"/>
              <w:right w:val="single" w:sz="6" w:space="0" w:color="666666"/>
            </w:tcBorders>
          </w:tcPr>
          <w:p w14:paraId="172F316C" w14:textId="77777777" w:rsidR="00511FC7" w:rsidRPr="0098246D" w:rsidRDefault="00511FC7" w:rsidP="00B826C4">
            <w:pPr>
              <w:rPr>
                <w:rFonts w:eastAsia="Calibri" w:cs="Times New Roman"/>
                <w:sz w:val="16"/>
              </w:rPr>
            </w:pPr>
            <w:r w:rsidRPr="0098246D">
              <w:rPr>
                <w:rFonts w:eastAsia="Calibri" w:cs="Times New Roman"/>
                <w:sz w:val="16"/>
              </w:rPr>
              <w:t>Diastolic Pressure</w:t>
            </w:r>
          </w:p>
        </w:tc>
      </w:tr>
      <w:tr w:rsidR="00511FC7" w:rsidRPr="0098246D" w14:paraId="4B32A0A9"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59ABBC6F" w14:textId="77777777" w:rsidR="00511FC7" w:rsidRPr="0098246D" w:rsidRDefault="00511FC7" w:rsidP="00B826C4">
            <w:pPr>
              <w:rPr>
                <w:i/>
                <w:sz w:val="16"/>
              </w:rPr>
            </w:pPr>
            <w:r w:rsidRPr="0098246D">
              <w:rPr>
                <w:i/>
                <w:sz w:val="16"/>
              </w:rPr>
              <w:t>PR</w:t>
            </w:r>
          </w:p>
        </w:tc>
        <w:tc>
          <w:tcPr>
            <w:tcW w:w="6539" w:type="dxa"/>
            <w:tcBorders>
              <w:top w:val="single" w:sz="6" w:space="0" w:color="666666"/>
              <w:left w:val="single" w:sz="6" w:space="0" w:color="666666"/>
              <w:bottom w:val="single" w:sz="6" w:space="0" w:color="666666"/>
              <w:right w:val="single" w:sz="6" w:space="0" w:color="666666"/>
            </w:tcBorders>
          </w:tcPr>
          <w:p w14:paraId="2C68CAA3" w14:textId="77777777" w:rsidR="00511FC7" w:rsidRPr="0098246D" w:rsidRDefault="00511FC7" w:rsidP="00B826C4">
            <w:pPr>
              <w:rPr>
                <w:sz w:val="16"/>
              </w:rPr>
            </w:pPr>
            <w:r w:rsidRPr="0098246D">
              <w:rPr>
                <w:sz w:val="16"/>
              </w:rPr>
              <w:t>Pulse Rate</w:t>
            </w:r>
          </w:p>
        </w:tc>
      </w:tr>
      <w:tr w:rsidR="00511FC7" w:rsidRPr="0098246D" w14:paraId="6F64623C"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704A5E3D" w14:textId="77777777" w:rsidR="00511FC7" w:rsidRPr="0098246D" w:rsidRDefault="00511FC7" w:rsidP="00B826C4">
            <w:pPr>
              <w:rPr>
                <w:i/>
                <w:sz w:val="16"/>
              </w:rPr>
            </w:pPr>
            <w:r w:rsidRPr="0098246D">
              <w:rPr>
                <w:i/>
                <w:sz w:val="16"/>
              </w:rPr>
              <w:t>Cwk</w:t>
            </w:r>
          </w:p>
        </w:tc>
        <w:tc>
          <w:tcPr>
            <w:tcW w:w="6539" w:type="dxa"/>
            <w:tcBorders>
              <w:top w:val="single" w:sz="6" w:space="0" w:color="666666"/>
              <w:left w:val="single" w:sz="6" w:space="0" w:color="666666"/>
              <w:bottom w:val="single" w:sz="6" w:space="0" w:color="666666"/>
              <w:right w:val="single" w:sz="6" w:space="0" w:color="666666"/>
            </w:tcBorders>
          </w:tcPr>
          <w:p w14:paraId="700E4B1C" w14:textId="6B36CE07" w:rsidR="00511FC7" w:rsidRPr="0098246D" w:rsidRDefault="00511FC7" w:rsidP="00511FC7">
            <w:pPr>
              <w:keepNext/>
              <w:rPr>
                <w:sz w:val="16"/>
              </w:rPr>
            </w:pPr>
            <w:r w:rsidRPr="0098246D">
              <w:rPr>
                <w:sz w:val="16"/>
              </w:rPr>
              <w:t>Aortic windkessel compliance</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41E8735A"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79199BBE" w14:textId="77777777" w:rsidR="00511FC7" w:rsidRPr="0098246D" w:rsidRDefault="00511FC7" w:rsidP="00B826C4">
            <w:pPr>
              <w:rPr>
                <w:i/>
                <w:sz w:val="16"/>
              </w:rPr>
            </w:pPr>
            <w:r w:rsidRPr="0098246D">
              <w:rPr>
                <w:i/>
                <w:sz w:val="16"/>
              </w:rPr>
              <w:t>Std(BP)</w:t>
            </w:r>
          </w:p>
        </w:tc>
        <w:tc>
          <w:tcPr>
            <w:tcW w:w="6539" w:type="dxa"/>
            <w:tcBorders>
              <w:top w:val="single" w:sz="6" w:space="0" w:color="666666"/>
              <w:left w:val="single" w:sz="6" w:space="0" w:color="666666"/>
              <w:bottom w:val="single" w:sz="6" w:space="0" w:color="666666"/>
              <w:right w:val="single" w:sz="6" w:space="0" w:color="666666"/>
            </w:tcBorders>
          </w:tcPr>
          <w:p w14:paraId="6678C347" w14:textId="77777777" w:rsidR="00511FC7" w:rsidRPr="0098246D" w:rsidRDefault="00511FC7" w:rsidP="00B826C4">
            <w:pPr>
              <w:keepNext/>
              <w:rPr>
                <w:sz w:val="16"/>
              </w:rPr>
            </w:pPr>
            <w:r w:rsidRPr="0098246D">
              <w:rPr>
                <w:sz w:val="16"/>
              </w:rPr>
              <w:t>Standard deviation of the arterial pressure waveform</w:t>
            </w:r>
          </w:p>
        </w:tc>
      </w:tr>
      <w:tr w:rsidR="00511FC7" w:rsidRPr="0098246D" w14:paraId="4393E5E6"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0D9E2781" w14:textId="77777777" w:rsidR="00511FC7" w:rsidRPr="0098246D" w:rsidRDefault="00511FC7" w:rsidP="00B826C4">
            <w:pPr>
              <w:rPr>
                <w:i/>
                <w:sz w:val="16"/>
              </w:rPr>
            </w:pPr>
            <w:r w:rsidRPr="0098246D">
              <w:rPr>
                <w:i/>
                <w:sz w:val="16"/>
              </w:rPr>
              <w:t>Skewness</w:t>
            </w:r>
          </w:p>
        </w:tc>
        <w:tc>
          <w:tcPr>
            <w:tcW w:w="6539" w:type="dxa"/>
            <w:tcBorders>
              <w:top w:val="single" w:sz="6" w:space="0" w:color="666666"/>
              <w:left w:val="single" w:sz="6" w:space="0" w:color="666666"/>
              <w:bottom w:val="single" w:sz="6" w:space="0" w:color="666666"/>
              <w:right w:val="single" w:sz="6" w:space="0" w:color="666666"/>
            </w:tcBorders>
          </w:tcPr>
          <w:p w14:paraId="075E313F" w14:textId="7A4BF791" w:rsidR="00511FC7" w:rsidRPr="0098246D" w:rsidRDefault="00511FC7" w:rsidP="00511FC7">
            <w:pPr>
              <w:keepNext/>
              <w:rPr>
                <w:sz w:val="16"/>
              </w:rPr>
            </w:pPr>
            <w:r w:rsidRPr="0098246D">
              <w:rPr>
                <w:sz w:val="16"/>
              </w:rPr>
              <w:t>Skewness (third statistical moment) of the arterial pressure waveform</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0FACAB66"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1BE7823F" w14:textId="77777777" w:rsidR="00511FC7" w:rsidRPr="0098246D" w:rsidRDefault="00511FC7" w:rsidP="00B826C4">
            <w:pPr>
              <w:rPr>
                <w:i/>
                <w:sz w:val="16"/>
              </w:rPr>
            </w:pPr>
            <w:r w:rsidRPr="0098246D">
              <w:rPr>
                <w:i/>
                <w:sz w:val="16"/>
              </w:rPr>
              <w:t>Kurtosis</w:t>
            </w:r>
          </w:p>
        </w:tc>
        <w:tc>
          <w:tcPr>
            <w:tcW w:w="6539" w:type="dxa"/>
            <w:tcBorders>
              <w:top w:val="single" w:sz="6" w:space="0" w:color="666666"/>
              <w:left w:val="single" w:sz="6" w:space="0" w:color="666666"/>
              <w:bottom w:val="single" w:sz="6" w:space="0" w:color="666666"/>
              <w:right w:val="single" w:sz="6" w:space="0" w:color="666666"/>
            </w:tcBorders>
          </w:tcPr>
          <w:p w14:paraId="1B7C6EA0" w14:textId="6157B67F" w:rsidR="00511FC7" w:rsidRPr="0098246D" w:rsidRDefault="00511FC7" w:rsidP="00511FC7">
            <w:pPr>
              <w:keepNext/>
              <w:rPr>
                <w:sz w:val="16"/>
              </w:rPr>
            </w:pPr>
            <w:r w:rsidRPr="0098246D">
              <w:rPr>
                <w:sz w:val="16"/>
              </w:rPr>
              <w:t>Kurtosis (forth statistical moment) of the arterial pressure waveform</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6B4B52C5"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6E380F2A" w14:textId="77777777" w:rsidR="00511FC7" w:rsidRPr="0098246D" w:rsidRDefault="00511FC7" w:rsidP="00B826C4">
            <w:pPr>
              <w:rPr>
                <w:i/>
                <w:sz w:val="16"/>
              </w:rPr>
            </w:pPr>
            <w:r w:rsidRPr="0098246D">
              <w:rPr>
                <w:i/>
                <w:sz w:val="16"/>
              </w:rPr>
              <w:t>Mu</w:t>
            </w:r>
          </w:p>
        </w:tc>
        <w:tc>
          <w:tcPr>
            <w:tcW w:w="6539" w:type="dxa"/>
            <w:tcBorders>
              <w:top w:val="single" w:sz="6" w:space="0" w:color="666666"/>
              <w:left w:val="single" w:sz="6" w:space="0" w:color="666666"/>
              <w:bottom w:val="single" w:sz="6" w:space="0" w:color="666666"/>
              <w:right w:val="single" w:sz="6" w:space="0" w:color="666666"/>
            </w:tcBorders>
          </w:tcPr>
          <w:p w14:paraId="77AAB76A" w14:textId="313CAF0B" w:rsidR="00511FC7" w:rsidRPr="0098246D" w:rsidRDefault="00511FC7" w:rsidP="00511FC7">
            <w:pPr>
              <w:keepNext/>
              <w:rPr>
                <w:sz w:val="16"/>
              </w:rPr>
            </w:pPr>
            <w:r w:rsidRPr="0098246D">
              <w:rPr>
                <w:sz w:val="16"/>
              </w:rPr>
              <w:t>Mean of the 20-second reconstructed arterial pressure waveform</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21A1CC50"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43B333BF" w14:textId="77777777" w:rsidR="00511FC7" w:rsidRPr="0098246D" w:rsidRDefault="00511FC7" w:rsidP="00B826C4">
            <w:pPr>
              <w:rPr>
                <w:i/>
                <w:sz w:val="16"/>
              </w:rPr>
            </w:pPr>
            <w:r w:rsidRPr="0098246D">
              <w:rPr>
                <w:i/>
                <w:sz w:val="16"/>
              </w:rPr>
              <w:t>Sigma</w:t>
            </w:r>
          </w:p>
        </w:tc>
        <w:tc>
          <w:tcPr>
            <w:tcW w:w="6539" w:type="dxa"/>
            <w:tcBorders>
              <w:top w:val="single" w:sz="6" w:space="0" w:color="666666"/>
              <w:left w:val="single" w:sz="6" w:space="0" w:color="666666"/>
              <w:bottom w:val="single" w:sz="6" w:space="0" w:color="666666"/>
              <w:right w:val="single" w:sz="6" w:space="0" w:color="666666"/>
            </w:tcBorders>
          </w:tcPr>
          <w:p w14:paraId="4CD4FAAE" w14:textId="0B1BD410" w:rsidR="00511FC7" w:rsidRPr="0098246D" w:rsidRDefault="00511FC7" w:rsidP="00511FC7">
            <w:pPr>
              <w:keepNext/>
              <w:rPr>
                <w:sz w:val="16"/>
              </w:rPr>
            </w:pPr>
            <w:r w:rsidRPr="0098246D">
              <w:rPr>
                <w:sz w:val="16"/>
              </w:rPr>
              <w:t>Standard deviation of the 20-second reconstructed arterial pressure waveform</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371292BF"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5727F081" w14:textId="77777777" w:rsidR="00511FC7" w:rsidRPr="0098246D" w:rsidRDefault="00511FC7" w:rsidP="00B826C4">
            <w:pPr>
              <w:rPr>
                <w:i/>
                <w:sz w:val="16"/>
              </w:rPr>
            </w:pPr>
            <w:r w:rsidRPr="0098246D">
              <w:rPr>
                <w:i/>
                <w:sz w:val="16"/>
              </w:rPr>
              <w:t>Skewness-2</w:t>
            </w:r>
          </w:p>
        </w:tc>
        <w:tc>
          <w:tcPr>
            <w:tcW w:w="6539" w:type="dxa"/>
            <w:tcBorders>
              <w:top w:val="single" w:sz="6" w:space="0" w:color="666666"/>
              <w:left w:val="single" w:sz="6" w:space="0" w:color="666666"/>
              <w:bottom w:val="single" w:sz="6" w:space="0" w:color="666666"/>
              <w:right w:val="single" w:sz="6" w:space="0" w:color="666666"/>
            </w:tcBorders>
          </w:tcPr>
          <w:p w14:paraId="32425DBB" w14:textId="2EF93DFF" w:rsidR="00511FC7" w:rsidRPr="0098246D" w:rsidRDefault="00511FC7" w:rsidP="00511FC7">
            <w:pPr>
              <w:keepNext/>
              <w:rPr>
                <w:sz w:val="16"/>
              </w:rPr>
            </w:pPr>
            <w:r w:rsidRPr="0098246D">
              <w:rPr>
                <w:sz w:val="16"/>
              </w:rPr>
              <w:t>Skewness of the 20-second reconstructed arterial pressure waveform</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16F31BDB"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5E946B9F" w14:textId="77777777" w:rsidR="00511FC7" w:rsidRPr="0098246D" w:rsidRDefault="00511FC7" w:rsidP="00B826C4">
            <w:pPr>
              <w:rPr>
                <w:i/>
                <w:sz w:val="16"/>
              </w:rPr>
            </w:pPr>
            <w:r w:rsidRPr="0098246D">
              <w:rPr>
                <w:i/>
                <w:sz w:val="16"/>
              </w:rPr>
              <w:t>Kurtosis-2</w:t>
            </w:r>
          </w:p>
        </w:tc>
        <w:tc>
          <w:tcPr>
            <w:tcW w:w="6539" w:type="dxa"/>
            <w:tcBorders>
              <w:top w:val="single" w:sz="6" w:space="0" w:color="666666"/>
              <w:left w:val="single" w:sz="6" w:space="0" w:color="666666"/>
              <w:bottom w:val="single" w:sz="6" w:space="0" w:color="666666"/>
              <w:right w:val="single" w:sz="6" w:space="0" w:color="666666"/>
            </w:tcBorders>
          </w:tcPr>
          <w:p w14:paraId="7EF1A27A" w14:textId="15F7C8DB" w:rsidR="00511FC7" w:rsidRPr="0098246D" w:rsidRDefault="00511FC7" w:rsidP="00511FC7">
            <w:pPr>
              <w:keepNext/>
              <w:rPr>
                <w:sz w:val="16"/>
              </w:rPr>
            </w:pPr>
            <w:r w:rsidRPr="0098246D">
              <w:rPr>
                <w:sz w:val="16"/>
              </w:rPr>
              <w:t>Kurtosis of the 20-second reconstructed arterial pressure waveform</w: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 </w:instrText>
            </w:r>
            <w:r w:rsidRPr="0098246D">
              <w:rPr>
                <w:sz w:val="16"/>
              </w:rPr>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Pr="0098246D">
              <w:rPr>
                <w:sz w:val="16"/>
              </w:rPr>
              <w:instrText xml:space="preserve"> ADDIN EN.CITE.DATA </w:instrText>
            </w:r>
            <w:r w:rsidRPr="0098246D">
              <w:rPr>
                <w:sz w:val="16"/>
              </w:rPr>
            </w:r>
            <w:r w:rsidRPr="0098246D">
              <w:rPr>
                <w:sz w:val="16"/>
              </w:rPr>
              <w:fldChar w:fldCharType="end"/>
            </w:r>
            <w:r w:rsidRPr="0098246D">
              <w:rPr>
                <w:sz w:val="16"/>
              </w:rPr>
            </w:r>
            <w:r w:rsidRPr="0098246D">
              <w:rPr>
                <w:sz w:val="16"/>
              </w:rPr>
              <w:fldChar w:fldCharType="separate"/>
            </w:r>
            <w:r w:rsidRPr="0098246D">
              <w:rPr>
                <w:noProof/>
                <w:sz w:val="16"/>
                <w:vertAlign w:val="superscript"/>
              </w:rPr>
              <w:t>5,6</w:t>
            </w:r>
            <w:r w:rsidRPr="0098246D">
              <w:rPr>
                <w:sz w:val="16"/>
              </w:rPr>
              <w:fldChar w:fldCharType="end"/>
            </w:r>
          </w:p>
        </w:tc>
      </w:tr>
      <w:tr w:rsidR="00511FC7" w:rsidRPr="0098246D" w14:paraId="2F5C89F4" w14:textId="77777777" w:rsidTr="00511FC7">
        <w:trPr>
          <w:tblCellSpacing w:w="0" w:type="dxa"/>
        </w:trPr>
        <w:tc>
          <w:tcPr>
            <w:tcW w:w="1283" w:type="dxa"/>
            <w:tcBorders>
              <w:top w:val="single" w:sz="6" w:space="0" w:color="666666"/>
              <w:left w:val="single" w:sz="6" w:space="0" w:color="666666"/>
              <w:bottom w:val="single" w:sz="6" w:space="0" w:color="666666"/>
              <w:right w:val="single" w:sz="6" w:space="0" w:color="666666"/>
            </w:tcBorders>
          </w:tcPr>
          <w:p w14:paraId="07806C04" w14:textId="77777777" w:rsidR="00511FC7" w:rsidRPr="0098246D" w:rsidRDefault="00511FC7" w:rsidP="00B826C4">
            <w:pPr>
              <w:rPr>
                <w:i/>
                <w:sz w:val="16"/>
              </w:rPr>
            </w:pPr>
            <w:r w:rsidRPr="0098246D">
              <w:rPr>
                <w:i/>
                <w:sz w:val="16"/>
              </w:rPr>
              <w:t>PPV</w:t>
            </w:r>
          </w:p>
        </w:tc>
        <w:tc>
          <w:tcPr>
            <w:tcW w:w="6539" w:type="dxa"/>
            <w:tcBorders>
              <w:top w:val="single" w:sz="6" w:space="0" w:color="666666"/>
              <w:left w:val="single" w:sz="6" w:space="0" w:color="666666"/>
              <w:bottom w:val="single" w:sz="6" w:space="0" w:color="666666"/>
              <w:right w:val="single" w:sz="6" w:space="0" w:color="666666"/>
            </w:tcBorders>
          </w:tcPr>
          <w:p w14:paraId="64BC858E" w14:textId="77777777" w:rsidR="00511FC7" w:rsidRPr="0098246D" w:rsidRDefault="00511FC7" w:rsidP="00B826C4">
            <w:pPr>
              <w:keepNext/>
              <w:rPr>
                <w:sz w:val="16"/>
              </w:rPr>
            </w:pPr>
            <w:r w:rsidRPr="0098246D">
              <w:rPr>
                <w:sz w:val="16"/>
              </w:rPr>
              <w:t>Pulse Pressure Variation</w:t>
            </w:r>
          </w:p>
        </w:tc>
      </w:tr>
    </w:tbl>
    <w:p w14:paraId="0C2528AA" w14:textId="77777777" w:rsidR="00511FC7" w:rsidRPr="0098246D" w:rsidRDefault="00511FC7" w:rsidP="00511FC7">
      <w:pPr>
        <w:spacing w:line="480" w:lineRule="auto"/>
        <w:rPr>
          <w:b/>
        </w:rPr>
      </w:pPr>
    </w:p>
    <w:p w14:paraId="42371A3C" w14:textId="77777777" w:rsidR="00511FC7" w:rsidRPr="0098246D" w:rsidRDefault="00511FC7" w:rsidP="001927D8">
      <w:pPr>
        <w:jc w:val="both"/>
      </w:pPr>
    </w:p>
    <w:p w14:paraId="1C87A05A" w14:textId="77777777" w:rsidR="001927D8" w:rsidRPr="0098246D" w:rsidRDefault="001927D8" w:rsidP="001927D8">
      <w:pPr>
        <w:jc w:val="both"/>
      </w:pPr>
    </w:p>
    <w:p w14:paraId="1A1F6DB2" w14:textId="77777777" w:rsidR="001927D8" w:rsidRPr="0098246D" w:rsidRDefault="001927D8" w:rsidP="001927D8">
      <w:pPr>
        <w:jc w:val="both"/>
        <w:rPr>
          <w:i/>
        </w:rPr>
      </w:pPr>
      <w:r w:rsidRPr="0098246D">
        <w:rPr>
          <w:i/>
        </w:rPr>
        <w:t>COTrek features</w:t>
      </w:r>
    </w:p>
    <w:p w14:paraId="42C006B4" w14:textId="5DB9D638" w:rsidR="001927D8" w:rsidRPr="0098246D" w:rsidRDefault="001927D8" w:rsidP="001927D8">
      <w:pPr>
        <w:jc w:val="both"/>
      </w:pPr>
      <w:r w:rsidRPr="0098246D">
        <w:t>Similarly to the FloTrac algorithm features, we also considered the COtrek algorithm features. The Edwards COtrek algorithm is the pulse contour cardiac output algorithm obtained from the ClearSight system (Clearsight, Edwards Lifesciences, Irvine, CA formerly Nexfin, Bmeye BV, Amsterdam, the Netherlands). The COtrek algorithm is based on a 3-element Windkessel model that represents the effect of aortic input impedance and peripheral resistance and compliance</w:t>
      </w:r>
      <w:r w:rsidRPr="0098246D">
        <w:fldChar w:fldCharType="begin"/>
      </w:r>
      <w:r w:rsidR="00511FC7" w:rsidRPr="0098246D">
        <w:instrText xml:space="preserve"> ADDIN EN.CITE &lt;EndNote&gt;&lt;Cite&gt;&lt;Author&gt;Perel&lt;/Author&gt;&lt;Year&gt;2011&lt;/Year&gt;&lt;RecNum&gt;18&lt;/RecNum&gt;&lt;DisplayText&gt;&lt;style face="superscript"&gt;7&lt;/style&gt;&lt;/DisplayText&gt;&lt;record&gt;&lt;rec-number&gt;18&lt;/rec-number&gt;&lt;foreign-keys&gt;&lt;key app="EN" db-id="s0fwdp9wf0erzmew0xpvws2oever5vx2taaf" timestamp="1485040927"&gt;18&lt;/key&gt;&lt;/foreign-keys&gt;&lt;ref-type name="Conference Paper"&gt;47&lt;/ref-type&gt;&lt;contributors&gt;&lt;authors&gt;&lt;author&gt;Perel, A.&lt;/author&gt;&lt;author&gt;Settels, J.J.&lt;/author&gt;&lt;/authors&gt;&lt;secondary-authors&gt;&lt;author&gt;J. L. Vincent&lt;/author&gt;&lt;/secondary-authors&gt;&lt;/contributors&gt;&lt;titles&gt;&lt;title&gt;Totally non-invasive continuous cardiac output measurement with the Nexfin CO-Trek &lt;/title&gt;&lt;secondary-title&gt;Annual update in Intensive Care and Emergency Medicine.&lt;/secondary-title&gt;&lt;/titles&gt;&lt;pages&gt;434-442&lt;/pages&gt;&lt;dates&gt;&lt;year&gt;2011&lt;/year&gt;&lt;/dates&gt;&lt;publisher&gt;Springer&lt;/publisher&gt;&lt;urls&gt;&lt;/urls&gt;&lt;/record&gt;&lt;/Cite&gt;&lt;/EndNote&gt;</w:instrText>
      </w:r>
      <w:r w:rsidRPr="0098246D">
        <w:fldChar w:fldCharType="separate"/>
      </w:r>
      <w:r w:rsidR="00511FC7" w:rsidRPr="0098246D">
        <w:rPr>
          <w:noProof/>
          <w:vertAlign w:val="superscript"/>
        </w:rPr>
        <w:t>7</w:t>
      </w:r>
      <w:r w:rsidRPr="0098246D">
        <w:fldChar w:fldCharType="end"/>
      </w:r>
      <w:r w:rsidRPr="0098246D">
        <w:t xml:space="preserve">. The three COtrek algorithm features are COtrek (cardiac output from Windkessel Model based COtrek algorithm), SVtrek (stroke volume from Windkessel Model based COtrek algorithm), and the Pulsatile systolic area (PSA), computed as the area under the systolic portion of the arterial pressure waveform. </w:t>
      </w:r>
    </w:p>
    <w:p w14:paraId="5BCDF457" w14:textId="77777777" w:rsidR="001927D8" w:rsidRPr="0098246D" w:rsidRDefault="001927D8" w:rsidP="001927D8">
      <w:pPr>
        <w:jc w:val="both"/>
      </w:pPr>
    </w:p>
    <w:p w14:paraId="07239C5A" w14:textId="77777777" w:rsidR="001927D8" w:rsidRPr="0098246D" w:rsidRDefault="001927D8" w:rsidP="001927D8">
      <w:pPr>
        <w:jc w:val="both"/>
        <w:rPr>
          <w:i/>
        </w:rPr>
      </w:pPr>
      <w:r w:rsidRPr="0098246D">
        <w:rPr>
          <w:i/>
        </w:rPr>
        <w:t>Complexity features</w:t>
      </w:r>
    </w:p>
    <w:p w14:paraId="7C31EE00" w14:textId="77777777" w:rsidR="001927D8" w:rsidRPr="0098246D" w:rsidRDefault="001927D8" w:rsidP="001927D8">
      <w:pPr>
        <w:jc w:val="both"/>
      </w:pPr>
      <w:r w:rsidRPr="0098246D">
        <w:t>Hemodynamic complexity measures quantify the amount of regularity in cardiac measurements over time, as well as the entropy, i.e., the unpredictability of fluctuations in cardiac measurements.</w:t>
      </w:r>
    </w:p>
    <w:p w14:paraId="228476E1" w14:textId="297F8282" w:rsidR="001927D8" w:rsidRPr="0098246D" w:rsidRDefault="001927D8" w:rsidP="001927D8">
      <w:pPr>
        <w:jc w:val="both"/>
      </w:pPr>
      <w:r w:rsidRPr="0098246D">
        <w:lastRenderedPageBreak/>
        <w:t>Two types of entropy are calculated: Approximate Entropy (ApEn)</w:t>
      </w:r>
      <w:r w:rsidRPr="0098246D">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00511FC7" w:rsidRPr="0098246D">
        <w:instrText xml:space="preserve"> ADDIN EN.CITE </w:instrText>
      </w:r>
      <w:r w:rsidR="00511FC7" w:rsidRPr="0098246D">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5,6</w:t>
      </w:r>
      <w:r w:rsidRPr="0098246D">
        <w:fldChar w:fldCharType="end"/>
      </w:r>
      <w:r w:rsidRPr="0098246D">
        <w:t xml:space="preserve">(see here: </w:t>
      </w:r>
      <w:r w:rsidRPr="0098246D">
        <w:rPr>
          <w:b/>
          <w:bCs/>
          <w:noProof/>
        </w:rPr>
        <w:t>https://www.physionet.org/physiotools/ApEn/)</w:t>
      </w:r>
      <w:r w:rsidRPr="0098246D">
        <w:t>, and Sample Entropy</w:t>
      </w:r>
      <w:r w:rsidRPr="0098246D">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00511FC7" w:rsidRPr="0098246D">
        <w:instrText xml:space="preserve"> ADDIN EN.CITE </w:instrText>
      </w:r>
      <w:r w:rsidR="00511FC7" w:rsidRPr="0098246D">
        <w:fldChar w:fldCharType="begin">
          <w:fldData xml:space="preserve">PEVuZE5vdGU+PENpdGU+PEF1dGhvcj5QaW5jdXM8L0F1dGhvcj48WWVhcj4xOTkxPC9ZZWFyPjxS
ZWNOdW0+MzwvUmVjTnVtPjxEaXNwbGF5VGV4dD48c3R5bGUgZmFjZT0ic3VwZXJzY3JpcHQiPjUs
Njwvc3R5bGU+PC9EaXNwbGF5VGV4dD48cmVjb3JkPjxyZWMtbnVtYmVyPjM8L3JlYy1udW1iZXI+
PGZvcmVpZ24ta2V5cz48a2V5IGFwcD0iRU4iIGRiLWlkPSJzMGZ3ZHA5d2YwZXJ6bWV3MHhwdndz
Mm9ldmVyNXZ4MnRhYWYiIHRpbWVzdGFtcD0iMTQ3ODU0MjczOSI+Mzwva2V5PjwvZm9yZWlnbi1r
ZXlzPjxyZWYtdHlwZSBuYW1lPSJKb3VybmFsIEFydGljbGUiPjE3PC9yZWYtdHlwZT48Y29udHJp
YnV0b3JzPjxhdXRob3JzPjxhdXRob3I+UGluY3VzLCBTLiBNLjwvYXV0aG9yPjwvYXV0aG9ycz48
L2NvbnRyaWJ1dG9ycz48dGl0bGVzPjx0aXRsZT5BcHByb3hpbWF0ZSBFbnRyb3B5IGFzIGEgTWVh
c3VyZSBvZiBTeXN0ZW0tQ29tcGxleGl0e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jI5Ny0yMzAxPC9wYWdlcz48dm9sdW1lPjg4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5,6</w:t>
      </w:r>
      <w:r w:rsidRPr="0098246D">
        <w:fldChar w:fldCharType="end"/>
      </w:r>
      <w:r w:rsidRPr="0098246D">
        <w:t xml:space="preserve"> (SampEn) (see here: </w:t>
      </w:r>
      <w:r w:rsidRPr="0098246D">
        <w:rPr>
          <w:b/>
          <w:bCs/>
          <w:noProof/>
        </w:rPr>
        <w:t>https://www.physionet.org/physiotools/sampen/)</w:t>
      </w:r>
      <w:r w:rsidRPr="0098246D">
        <w:t>.  The approximate entropy quantifies the amount of regularity and the unpredictability of fluctuations over time-series data, and the sample entropy is a modification of approximate entropy, which does not include self-matches while ApEn does.  A low value of the entropy indicates that the time series is deterministic while a high value means that the time series is random. Sample and approximate entropy were calculated on a 20-second basis for all the features explained above. Additionally, sample and approximate entropy were also calculated directly for the arterial pressure signal (also on a 20-second basis).</w:t>
      </w:r>
    </w:p>
    <w:p w14:paraId="4ED15966" w14:textId="77777777" w:rsidR="001927D8" w:rsidRPr="0098246D" w:rsidRDefault="001927D8" w:rsidP="001927D8">
      <w:pPr>
        <w:jc w:val="both"/>
      </w:pPr>
    </w:p>
    <w:p w14:paraId="505F78B8" w14:textId="77777777" w:rsidR="001927D8" w:rsidRPr="0098246D" w:rsidRDefault="001927D8" w:rsidP="001927D8">
      <w:pPr>
        <w:jc w:val="both"/>
        <w:rPr>
          <w:i/>
        </w:rPr>
      </w:pPr>
      <w:r w:rsidRPr="0098246D">
        <w:rPr>
          <w:i/>
        </w:rPr>
        <w:t>Baroreflex features</w:t>
      </w:r>
    </w:p>
    <w:p w14:paraId="79A6FC70" w14:textId="77777777" w:rsidR="001927D8" w:rsidRPr="0098246D" w:rsidRDefault="001927D8" w:rsidP="001927D8">
      <w:pPr>
        <w:jc w:val="both"/>
      </w:pPr>
      <w:r w:rsidRPr="0098246D">
        <w:t xml:space="preserve">Baroreflex sensitivity measures quantify the relationships between compensatory physiological processes (for example, a decrease in blood pressure in a healthy subject is typically compensated by an increase in heart rate and/or an increase in peripheral resistance).  Several baroreflex sensitivity measures can be derived from arterial pressure waveform. The baroreflex sensitivities can be calculated in the time domain and in the frequency domain.  </w:t>
      </w:r>
    </w:p>
    <w:p w14:paraId="162F4D7A" w14:textId="5AADFEE0" w:rsidR="001927D8" w:rsidRPr="0098246D" w:rsidRDefault="001927D8" w:rsidP="001927D8">
      <w:pPr>
        <w:jc w:val="both"/>
      </w:pPr>
      <w:r w:rsidRPr="0098246D">
        <w:t>In the time domain, the baroreflex sensitivity is calculated with the cross-correlation method</w:t>
      </w:r>
      <w:r w:rsidRPr="0098246D">
        <w:fldChar w:fldCharType="begin"/>
      </w:r>
      <w:r w:rsidR="00511FC7" w:rsidRPr="0098246D">
        <w:instrText xml:space="preserve"> ADDIN EN.CITE &lt;EndNote&gt;&lt;Cite&gt;&lt;Author&gt;Westerhof&lt;/Author&gt;&lt;Year&gt;2004&lt;/Year&gt;&lt;RecNum&gt;10&lt;/RecNum&gt;&lt;DisplayText&gt;&lt;style face="superscript"&gt;8&lt;/style&gt;&lt;/DisplayText&gt;&lt;record&gt;&lt;rec-number&gt;10&lt;/rec-number&gt;&lt;foreign-keys&gt;&lt;key app="EN" db-id="s0fwdp9wf0erzmew0xpvws2oever5vx2taaf" timestamp="1481134402"&gt;10&lt;/key&gt;&lt;/foreign-keys&gt;&lt;ref-type name="Journal Article"&gt;17&lt;/ref-type&gt;&lt;contributors&gt;&lt;authors&gt;&lt;author&gt;Westerhof, B. E.&lt;/author&gt;&lt;author&gt;Gisolf, J.&lt;/author&gt;&lt;author&gt;Stok, W. J.&lt;/author&gt;&lt;author&gt;Wesseling, K. H.&lt;/author&gt;&lt;author&gt;Karemaker, J. M.&lt;/author&gt;&lt;/authors&gt;&lt;/contributors&gt;&lt;auth-address&gt;TNO-TPD-Biomedical Instrumentation, Academic Medical Centre, University of Amsterdam, The Netherlands. westerhof@tpd.tno.nl&lt;/auth-address&gt;&lt;titles&gt;&lt;title&gt;Time-domain cross-correlation baroreflex sensitivity: performance on the EUROBAVAR data set&lt;/title&gt;&lt;secondary-title&gt;J Hypertens&lt;/secondary-title&gt;&lt;/titles&gt;&lt;periodical&gt;&lt;full-title&gt;J Hypertens&lt;/full-title&gt;&lt;/periodical&gt;&lt;pages&gt;1371-80&lt;/pages&gt;&lt;volume&gt;22&lt;/volume&gt;&lt;number&gt;7&lt;/number&gt;&lt;keywords&gt;&lt;keyword&gt;Adult&lt;/keyword&gt;&lt;keyword&gt;Aged&lt;/keyword&gt;&lt;keyword&gt;Baroreflex/*physiology&lt;/keyword&gt;&lt;keyword&gt;Blood Pressure/*physiology&lt;/keyword&gt;&lt;keyword&gt;Diabetic Neuropathies/physiopathology&lt;/keyword&gt;&lt;keyword&gt;Female&lt;/keyword&gt;&lt;keyword&gt;Heart Rate/*physiology&lt;/keyword&gt;&lt;keyword&gt;Heart Transplantation&lt;/keyword&gt;&lt;keyword&gt;Humans&lt;/keyword&gt;&lt;keyword&gt;Hypercholesterolemia/physiopathology&lt;/keyword&gt;&lt;keyword&gt;Hypertension/diagnosis/*physiopathology&lt;/keyword&gt;&lt;keyword&gt;Male&lt;/keyword&gt;&lt;keyword&gt;Middle Aged&lt;/keyword&gt;&lt;keyword&gt;Posture/*physiology&lt;/keyword&gt;&lt;keyword&gt;Reaction Time&lt;/keyword&gt;&lt;/keywords&gt;&lt;dates&gt;&lt;year&gt;2004&lt;/year&gt;&lt;pub-dates&gt;&lt;date&gt;Jul&lt;/date&gt;&lt;/pub-dates&gt;&lt;/dates&gt;&lt;isbn&gt;0263-6352 (Print)&amp;#xD;0263-6352 (Linking)&lt;/isbn&gt;&lt;accession-num&gt;15201554&lt;/accession-num&gt;&lt;urls&gt;&lt;related-urls&gt;&lt;url&gt;http://www.ncbi.nlm.nih.gov/pubmed/15201554&lt;/url&gt;&lt;/related-urls&gt;&lt;/urls&gt;&lt;/record&gt;&lt;/Cite&gt;&lt;/EndNote&gt;</w:instrText>
      </w:r>
      <w:r w:rsidRPr="0098246D">
        <w:fldChar w:fldCharType="separate"/>
      </w:r>
      <w:r w:rsidR="00511FC7" w:rsidRPr="0098246D">
        <w:rPr>
          <w:noProof/>
          <w:vertAlign w:val="superscript"/>
        </w:rPr>
        <w:t>8</w:t>
      </w:r>
      <w:r w:rsidRPr="0098246D">
        <w:fldChar w:fldCharType="end"/>
      </w:r>
      <w:r w:rsidRPr="0098246D">
        <w:t xml:space="preserve"> as explained in the following steps for the baroreflex sensitivity between MAP and inter-beat-interval (IBI). As an example: </w:t>
      </w:r>
    </w:p>
    <w:p w14:paraId="2FBBED4E"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 xml:space="preserve">A 10-second window is made to progress in one-second steps over the beat to beat MAP and IBI </w:t>
      </w:r>
    </w:p>
    <w:p w14:paraId="578B94B6"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Both MAP and IBI within the 10-second window are interpolated and resampled at every second</w:t>
      </w:r>
    </w:p>
    <w:p w14:paraId="20D4FFFB"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MAP and IBI are then cross-correlated with 0, 1, 2, …, 5 seconds delay</w:t>
      </w:r>
    </w:p>
    <w:p w14:paraId="266D0F4F"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The delay with the highest cross-correlation is taken as best delay τ [s]</w:t>
      </w:r>
    </w:p>
    <w:p w14:paraId="40F11C58"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 xml:space="preserve">If the highest cross-correlation is positive and significant at p = 0.05, the variance ratio of IBI against MAP is one determination of the baroreflex sensitivity (BRS) [ms/mmHg], that is, </w:t>
      </w:r>
    </w:p>
    <w:p w14:paraId="7CD94337" w14:textId="77777777" w:rsidR="001927D8" w:rsidRPr="0098246D" w:rsidRDefault="001927D8" w:rsidP="001927D8">
      <w:pPr>
        <w:pStyle w:val="ListParagraph"/>
        <w:spacing w:line="240" w:lineRule="auto"/>
        <w:ind w:left="1440"/>
        <w:jc w:val="both"/>
        <w:rPr>
          <w:rFonts w:eastAsiaTheme="minorEastAsia"/>
          <w:sz w:val="24"/>
          <w:szCs w:val="24"/>
        </w:rPr>
      </w:pPr>
      <m:oMathPara>
        <m:oMath>
          <m:r>
            <m:rPr>
              <m:sty m:val="p"/>
            </m:rPr>
            <w:rPr>
              <w:rFonts w:ascii="Cambria Math" w:eastAsiaTheme="minorEastAsia" w:hAnsi="Cambria Math"/>
              <w:sz w:val="24"/>
              <w:szCs w:val="24"/>
            </w:rPr>
            <m:t>BRS=</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std(IBI)</m:t>
              </m:r>
            </m:num>
            <m:den>
              <m:r>
                <m:rPr>
                  <m:sty m:val="p"/>
                </m:rPr>
                <w:rPr>
                  <w:rFonts w:ascii="Cambria Math" w:eastAsiaTheme="minorEastAsia" w:hAnsi="Cambria Math"/>
                  <w:sz w:val="24"/>
                  <w:szCs w:val="24"/>
                </w:rPr>
                <m:t>std(MAP)</m:t>
              </m:r>
            </m:den>
          </m:f>
        </m:oMath>
      </m:oMathPara>
    </w:p>
    <w:p w14:paraId="35F4A0B9" w14:textId="77777777" w:rsidR="001927D8" w:rsidRPr="0098246D" w:rsidRDefault="001927D8" w:rsidP="001927D8">
      <w:pPr>
        <w:pStyle w:val="ListParagraph"/>
        <w:spacing w:line="240" w:lineRule="auto"/>
        <w:ind w:left="1440"/>
        <w:jc w:val="both"/>
        <w:rPr>
          <w:rFonts w:eastAsiaTheme="minorEastAsia"/>
          <w:sz w:val="24"/>
          <w:szCs w:val="24"/>
        </w:rPr>
      </w:pPr>
      <w:r w:rsidRPr="0098246D">
        <w:rPr>
          <w:rFonts w:eastAsiaTheme="minorEastAsia"/>
          <w:sz w:val="24"/>
          <w:szCs w:val="24"/>
        </w:rPr>
        <w:t xml:space="preserve">where, </w:t>
      </w:r>
    </w:p>
    <w:p w14:paraId="04C6A9E9" w14:textId="77777777" w:rsidR="001927D8" w:rsidRPr="0098246D" w:rsidRDefault="001927D8" w:rsidP="001927D8">
      <w:pPr>
        <w:pStyle w:val="ListParagraph"/>
        <w:spacing w:line="240" w:lineRule="auto"/>
        <w:ind w:left="1440"/>
        <w:jc w:val="both"/>
        <w:rPr>
          <w:rFonts w:eastAsiaTheme="minorEastAsia"/>
          <w:sz w:val="24"/>
          <w:szCs w:val="24"/>
        </w:rPr>
      </w:pPr>
      <w:r w:rsidRPr="0098246D">
        <w:rPr>
          <w:rFonts w:eastAsiaTheme="minorEastAsia"/>
          <w:sz w:val="24"/>
          <w:szCs w:val="24"/>
        </w:rPr>
        <w:t xml:space="preserve">std(IBI) and std(MAP) are the standard deviation of beat-to-beat IBI and MAP values. </w:t>
      </w:r>
    </w:p>
    <w:p w14:paraId="5470F4CF"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The Variance ratio is taken only when a significant degree of coherence is present</w:t>
      </w:r>
    </w:p>
    <w:p w14:paraId="0C6C86A3" w14:textId="77777777" w:rsidR="001927D8" w:rsidRPr="0098246D" w:rsidRDefault="001927D8" w:rsidP="001927D8">
      <w:pPr>
        <w:jc w:val="both"/>
      </w:pPr>
      <w:r w:rsidRPr="0098246D">
        <w:t xml:space="preserve">In the calculation, there are two essential parameters, the 10-second window and the maximum delays of five seconds.  Those determine what type of baroreflex sensitivity is calculated.  For example, the 10-second window and the 5-second maximum delay are configured to calculate the sympathetic component of the baroreflex sensitivity on the heart rate; to calculate the vagal component of this baroreflex loop, the 5-second maximum delay should be changed to three seconds. </w:t>
      </w:r>
    </w:p>
    <w:p w14:paraId="3A75E219" w14:textId="77777777" w:rsidR="001927D8" w:rsidRPr="0098246D" w:rsidRDefault="001927D8" w:rsidP="001927D8">
      <w:pPr>
        <w:jc w:val="both"/>
      </w:pPr>
    </w:p>
    <w:p w14:paraId="576FAC7A" w14:textId="77777777" w:rsidR="001927D8" w:rsidRPr="0098246D" w:rsidRDefault="001927D8" w:rsidP="001927D8">
      <w:pPr>
        <w:jc w:val="both"/>
      </w:pPr>
      <w:r w:rsidRPr="0098246D">
        <w:t>The following baroreflex sensitivities are calculated:</w:t>
      </w:r>
    </w:p>
    <w:p w14:paraId="7238A487"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 xml:space="preserve">Between pressures (SYS, DIA and MAP) and IBI, </w:t>
      </w:r>
    </w:p>
    <w:p w14:paraId="020CB194"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 xml:space="preserve">Between pressures (SYS, DIA and MAP) and vascular resistance (SVR), </w:t>
      </w:r>
    </w:p>
    <w:p w14:paraId="3C0528D9"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 xml:space="preserve">Between pressures (SYS, DIA and MAP) and dP/dt (as a peripheral measure of left-ventricle  contractility), and </w:t>
      </w:r>
    </w:p>
    <w:p w14:paraId="2CFCDB83"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 xml:space="preserve">Between pressures (SYS, DIA and MAP) and stroke volume (SV). </w:t>
      </w:r>
    </w:p>
    <w:p w14:paraId="7B7DF06D" w14:textId="1E4D2FD3" w:rsidR="001927D8" w:rsidRPr="0098246D" w:rsidRDefault="001927D8" w:rsidP="001927D8">
      <w:pPr>
        <w:jc w:val="both"/>
      </w:pPr>
      <w:r w:rsidRPr="0098246D">
        <w:t>In the frequency domain, the baroreflex sensitivity is calculated with the cross-power spectral density method</w:t>
      </w:r>
      <w:r w:rsidRPr="0098246D">
        <w:fldChar w:fldCharType="begin"/>
      </w:r>
      <w:r w:rsidR="00511FC7" w:rsidRPr="0098246D">
        <w:instrText xml:space="preserve"> ADDIN EN.CITE &lt;EndNote&gt;&lt;Cite&gt;&lt;Author&gt;Zavodna&lt;/Author&gt;&lt;Year&gt;2006&lt;/Year&gt;&lt;RecNum&gt;11&lt;/RecNum&gt;&lt;DisplayText&gt;&lt;style face="superscript"&gt;9&lt;/style&gt;&lt;/DisplayText&gt;&lt;record&gt;&lt;rec-number&gt;11&lt;/rec-number&gt;&lt;foreign-keys&gt;&lt;key app="EN" db-id="s0fwdp9wf0erzmew0xpvws2oever5vx2taaf" timestamp="1481134731"&gt;11&lt;/key&gt;&lt;/foreign-keys&gt;&lt;ref-type name="Journal Article"&gt;17&lt;/ref-type&gt;&lt;contributors&gt;&lt;authors&gt;&lt;author&gt;Zavodna, E.&lt;/author&gt;&lt;author&gt;Honzikova, N.&lt;/author&gt;&lt;author&gt;Hrstkova, H.&lt;/author&gt;&lt;author&gt;Novakova, Z.&lt;/author&gt;&lt;author&gt;Moudr, J.&lt;/author&gt;&lt;author&gt;Jira, M.&lt;/author&gt;&lt;author&gt;Fiser, B.&lt;/author&gt;&lt;/authors&gt;&lt;/contributors&gt;&lt;auth-address&gt;Department of Physiology, Faculty of Medicine, Masaryk University, Komenskeho nam. 2, CZ-662 43 Brno, Czech Republic. ezavod@med.muni.cz&lt;/auth-address&gt;&lt;titles&gt;&lt;title&gt;Can we detect the development of baroreflex sensitivity in humans between 11 and 20 years of age?&lt;/title&gt;&lt;secondary-title&gt;Can J Physiol Pharmacol&lt;/secondary-title&gt;&lt;/titles&gt;&lt;periodical&gt;&lt;full-title&gt;Can J Physiol Pharmacol&lt;/full-title&gt;&lt;/periodical&gt;&lt;pages&gt;1275-83&lt;/pages&gt;&lt;volume&gt;84&lt;/volume&gt;&lt;number&gt;12&lt;/number&gt;&lt;keywords&gt;&lt;keyword&gt;Adolescent&lt;/keyword&gt;&lt;keyword&gt;Adult&lt;/keyword&gt;&lt;keyword&gt;Age Distribution&lt;/keyword&gt;&lt;keyword&gt;Age Factors&lt;/keyword&gt;&lt;keyword&gt;Baroreflex/*physiology&lt;/keyword&gt;&lt;keyword&gt;Blood Pressure&lt;/keyword&gt;&lt;keyword&gt;Child&lt;/keyword&gt;&lt;keyword&gt;Czech Republic&lt;/keyword&gt;&lt;keyword&gt;Female&lt;/keyword&gt;&lt;keyword&gt;Fingers/*blood supply&lt;/keyword&gt;&lt;keyword&gt;Heart Rate&lt;/keyword&gt;&lt;keyword&gt;Humans&lt;/keyword&gt;&lt;keyword&gt;Male&lt;/keyword&gt;&lt;keyword&gt;Models, Cardiovascular&lt;/keyword&gt;&lt;keyword&gt;Regression Analysis&lt;/keyword&gt;&lt;/keywords&gt;&lt;dates&gt;&lt;year&gt;2006&lt;/year&gt;&lt;pub-dates&gt;&lt;date&gt;Dec&lt;/date&gt;&lt;/pub-dates&gt;&lt;/dates&gt;&lt;isbn&gt;0008-4212 (Print)&amp;#xD;0008-4212 (Linking)&lt;/isbn&gt;&lt;accession-num&gt;17487236&lt;/accession-num&gt;&lt;urls&gt;&lt;related-urls&gt;&lt;url&gt;http://www.ncbi.nlm.nih.gov/pubmed/17487236&lt;/url&gt;&lt;/related-urls&gt;&lt;/urls&gt;&lt;electronic-resource-num&gt;10.1139/y06-060&lt;/electronic-resource-num&gt;&lt;/record&gt;&lt;/Cite&gt;&lt;/EndNote&gt;</w:instrText>
      </w:r>
      <w:r w:rsidRPr="0098246D">
        <w:fldChar w:fldCharType="separate"/>
      </w:r>
      <w:r w:rsidR="00511FC7" w:rsidRPr="0098246D">
        <w:rPr>
          <w:noProof/>
          <w:vertAlign w:val="superscript"/>
        </w:rPr>
        <w:t>9</w:t>
      </w:r>
      <w:r w:rsidRPr="0098246D">
        <w:fldChar w:fldCharType="end"/>
      </w:r>
      <w:r w:rsidRPr="0098246D">
        <w:t>, and with the spectral power method</w:t>
      </w:r>
      <w:r w:rsidRPr="0098246D">
        <w:fldChar w:fldCharType="begin"/>
      </w:r>
      <w:r w:rsidR="00511FC7" w:rsidRPr="0098246D">
        <w:instrText xml:space="preserve"> ADDIN EN.CITE &lt;EndNote&gt;&lt;Cite&gt;&lt;Author&gt;Pagani&lt;/Author&gt;&lt;Year&gt;1988&lt;/Year&gt;&lt;RecNum&gt;12&lt;/RecNum&gt;&lt;DisplayText&gt;&lt;style face="superscript"&gt;10&lt;/style&gt;&lt;/DisplayText&gt;&lt;record&gt;&lt;rec-number&gt;12&lt;/rec-number&gt;&lt;foreign-keys&gt;&lt;key app="EN" db-id="s0fwdp9wf0erzmew0xpvws2oever5vx2taaf" timestamp="1481134815"&gt;12&lt;/key&gt;&lt;/foreign-keys&gt;&lt;ref-type name="Journal Article"&gt;17&lt;/ref-type&gt;&lt;contributors&gt;&lt;authors&gt;&lt;author&gt;Pagani, M.&lt;/author&gt;&lt;author&gt;Somers, V.&lt;/author&gt;&lt;author&gt;Furlan, R.&lt;/author&gt;&lt;author&gt;Dell&amp;apos;Orto, S.&lt;/author&gt;&lt;author&gt;Conway, J.&lt;/author&gt;&lt;author&gt;Baselli, G.&lt;/author&gt;&lt;author&gt;Cerutti, S.&lt;/author&gt;&lt;author&gt;Sleight, P.&lt;/author&gt;&lt;author&gt;Malliani, A.&lt;/author&gt;&lt;/authors&gt;&lt;/contributors&gt;&lt;auth-address&gt;Istituto Ricerche Cardiovascolari (CNR), Ospedale L. Sacco, Universita Milano, Italy.&lt;/auth-address&gt;&lt;titles&gt;&lt;title&gt;Changes in autonomic regulation induced by physical training in mild hypertension&lt;/title&gt;&lt;secondary-title&gt;Hypertension&lt;/secondary-title&gt;&lt;/titles&gt;&lt;periodical&gt;&lt;full-title&gt;Hypertension&lt;/full-title&gt;&lt;/periodical&gt;&lt;pages&gt;600-10&lt;/pages&gt;&lt;volume&gt;12&lt;/volume&gt;&lt;number&gt;6&lt;/number&gt;&lt;keywords&gt;&lt;keyword&gt;Adult&lt;/keyword&gt;&lt;keyword&gt;Autonomic Nervous System/*physiopathology&lt;/keyword&gt;&lt;keyword&gt;Blood Pressure&lt;/keyword&gt;&lt;keyword&gt;*Exercise&lt;/keyword&gt;&lt;keyword&gt;Female&lt;/keyword&gt;&lt;keyword&gt;Humans&lt;/keyword&gt;&lt;keyword&gt;Hypertension/*physiopathology&lt;/keyword&gt;&lt;keyword&gt;Male&lt;/keyword&gt;&lt;keyword&gt;Pressoreceptors/physiopathology&lt;/keyword&gt;&lt;keyword&gt;Reflex&lt;/keyword&gt;&lt;keyword&gt;Time Factors&lt;/keyword&gt;&lt;/keywords&gt;&lt;dates&gt;&lt;year&gt;1988&lt;/year&gt;&lt;pub-dates&gt;&lt;date&gt;Dec&lt;/date&gt;&lt;/pub-dates&gt;&lt;/dates&gt;&lt;isbn&gt;0194-911X (Print)&amp;#xD;0194-911X (Linking)&lt;/isbn&gt;&lt;accession-num&gt;3203964&lt;/accession-num&gt;&lt;urls&gt;&lt;related-urls&gt;&lt;url&gt;http://www.ncbi.nlm.nih.gov/pubmed/3203964&lt;/url&gt;&lt;/related-urls&gt;&lt;/urls&gt;&lt;/record&gt;&lt;/Cite&gt;&lt;/EndNote&gt;</w:instrText>
      </w:r>
      <w:r w:rsidRPr="0098246D">
        <w:fldChar w:fldCharType="separate"/>
      </w:r>
      <w:r w:rsidR="00511FC7" w:rsidRPr="0098246D">
        <w:rPr>
          <w:noProof/>
          <w:vertAlign w:val="superscript"/>
        </w:rPr>
        <w:t>10</w:t>
      </w:r>
      <w:r w:rsidRPr="0098246D">
        <w:fldChar w:fldCharType="end"/>
      </w:r>
      <w:r w:rsidRPr="0098246D">
        <w:t xml:space="preserve">, at the low frequency band from 0.03 to 0.15 Hz, and the high frequency band from 0.15 to 0.25 Hz. </w:t>
      </w:r>
    </w:p>
    <w:p w14:paraId="297D7C83" w14:textId="684B9C97" w:rsidR="001927D8" w:rsidRPr="0098246D" w:rsidRDefault="001927D8" w:rsidP="001927D8">
      <w:pPr>
        <w:jc w:val="both"/>
      </w:pPr>
      <w:r w:rsidRPr="0098246D">
        <w:t>The frequency-domain cross-power spectral method</w:t>
      </w:r>
      <w:r w:rsidRPr="0098246D">
        <w:fldChar w:fldCharType="begin"/>
      </w:r>
      <w:r w:rsidR="00511FC7" w:rsidRPr="0098246D">
        <w:instrText xml:space="preserve"> ADDIN EN.CITE &lt;EndNote&gt;&lt;Cite&gt;&lt;Author&gt;Zavodna&lt;/Author&gt;&lt;Year&gt;2006&lt;/Year&gt;&lt;RecNum&gt;11&lt;/RecNum&gt;&lt;DisplayText&gt;&lt;style face="superscript"&gt;9&lt;/style&gt;&lt;/DisplayText&gt;&lt;record&gt;&lt;rec-number&gt;11&lt;/rec-number&gt;&lt;foreign-keys&gt;&lt;key app="EN" db-id="s0fwdp9wf0erzmew0xpvws2oever5vx2taaf" timestamp="1481134731"&gt;11&lt;/key&gt;&lt;/foreign-keys&gt;&lt;ref-type name="Journal Article"&gt;17&lt;/ref-type&gt;&lt;contributors&gt;&lt;authors&gt;&lt;author&gt;Zavodna, E.&lt;/author&gt;&lt;author&gt;Honzikova, N.&lt;/author&gt;&lt;author&gt;Hrstkova, H.&lt;/author&gt;&lt;author&gt;Novakova, Z.&lt;/author&gt;&lt;author&gt;Moudr, J.&lt;/author&gt;&lt;author&gt;Jira, M.&lt;/author&gt;&lt;author&gt;Fiser, B.&lt;/author&gt;&lt;/authors&gt;&lt;/contributors&gt;&lt;auth-address&gt;Department of Physiology, Faculty of Medicine, Masaryk University, Komenskeho nam. 2, CZ-662 43 Brno, Czech Republic. ezavod@med.muni.cz&lt;/auth-address&gt;&lt;titles&gt;&lt;title&gt;Can we detect the development of baroreflex sensitivity in humans between 11 and 20 years of age?&lt;/title&gt;&lt;secondary-title&gt;Can J Physiol Pharmacol&lt;/secondary-title&gt;&lt;/titles&gt;&lt;periodical&gt;&lt;full-title&gt;Can J Physiol Pharmacol&lt;/full-title&gt;&lt;/periodical&gt;&lt;pages&gt;1275-83&lt;/pages&gt;&lt;volume&gt;84&lt;/volume&gt;&lt;number&gt;12&lt;/number&gt;&lt;keywords&gt;&lt;keyword&gt;Adolescent&lt;/keyword&gt;&lt;keyword&gt;Adult&lt;/keyword&gt;&lt;keyword&gt;Age Distribution&lt;/keyword&gt;&lt;keyword&gt;Age Factors&lt;/keyword&gt;&lt;keyword&gt;Baroreflex/*physiology&lt;/keyword&gt;&lt;keyword&gt;Blood Pressure&lt;/keyword&gt;&lt;keyword&gt;Child&lt;/keyword&gt;&lt;keyword&gt;Czech Republic&lt;/keyword&gt;&lt;keyword&gt;Female&lt;/keyword&gt;&lt;keyword&gt;Fingers/*blood supply&lt;/keyword&gt;&lt;keyword&gt;Heart Rate&lt;/keyword&gt;&lt;keyword&gt;Humans&lt;/keyword&gt;&lt;keyword&gt;Male&lt;/keyword&gt;&lt;keyword&gt;Models, Cardiovascular&lt;/keyword&gt;&lt;keyword&gt;Regression Analysis&lt;/keyword&gt;&lt;/keywords&gt;&lt;dates&gt;&lt;year&gt;2006&lt;/year&gt;&lt;pub-dates&gt;&lt;date&gt;Dec&lt;/date&gt;&lt;/pub-dates&gt;&lt;/dates&gt;&lt;isbn&gt;0008-4212 (Print)&amp;#xD;0008-4212 (Linking)&lt;/isbn&gt;&lt;accession-num&gt;17487236&lt;/accession-num&gt;&lt;urls&gt;&lt;related-urls&gt;&lt;url&gt;http://www.ncbi.nlm.nih.gov/pubmed/17487236&lt;/url&gt;&lt;/related-urls&gt;&lt;/urls&gt;&lt;electronic-resource-num&gt;10.1139/y06-060&lt;/electronic-resource-num&gt;&lt;/record&gt;&lt;/Cite&gt;&lt;/EndNote&gt;</w:instrText>
      </w:r>
      <w:r w:rsidRPr="0098246D">
        <w:fldChar w:fldCharType="separate"/>
      </w:r>
      <w:r w:rsidR="00511FC7" w:rsidRPr="0098246D">
        <w:rPr>
          <w:noProof/>
          <w:vertAlign w:val="superscript"/>
        </w:rPr>
        <w:t>9</w:t>
      </w:r>
      <w:r w:rsidRPr="0098246D">
        <w:fldChar w:fldCharType="end"/>
      </w:r>
      <w:r w:rsidRPr="0098246D">
        <w:t xml:space="preserve"> is calculated as follows, </w:t>
      </w:r>
    </w:p>
    <w:p w14:paraId="4E1E6B41"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Calculate the cross-power-spectral density between systolic pressure and inter-beat interval (Sxy)</w:t>
      </w:r>
    </w:p>
    <w:p w14:paraId="00058943"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Calculate power spectral density of systolic pressure (Sxx)</w:t>
      </w:r>
    </w:p>
    <w:p w14:paraId="6F6F9159"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Calculate the ratio: |Sxy|/Sxx, where “| |” is the absolute value</w:t>
      </w:r>
    </w:p>
    <w:p w14:paraId="26280483"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Baroreflex sensitivity at low frequency: Average of the ratio from 0.05 to 0.15Hz, a range minimally impacted by respiration</w:t>
      </w:r>
    </w:p>
    <w:p w14:paraId="6841DCB2"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Baroreflex sensitivity at higher frequency: average of the ratio from 0.15 to 0.25Hz, a range driven by respiration</w:t>
      </w:r>
    </w:p>
    <w:p w14:paraId="41BC80F7" w14:textId="4487690E" w:rsidR="001927D8" w:rsidRPr="0098246D" w:rsidRDefault="001927D8" w:rsidP="001927D8">
      <w:pPr>
        <w:jc w:val="both"/>
      </w:pPr>
      <w:r w:rsidRPr="0098246D">
        <w:t>The frequency-domain spectral power method</w:t>
      </w:r>
      <w:r w:rsidRPr="0098246D">
        <w:fldChar w:fldCharType="begin"/>
      </w:r>
      <w:r w:rsidR="00511FC7" w:rsidRPr="0098246D">
        <w:instrText xml:space="preserve"> ADDIN EN.CITE &lt;EndNote&gt;&lt;Cite&gt;&lt;Author&gt;Pagani&lt;/Author&gt;&lt;Year&gt;1988&lt;/Year&gt;&lt;RecNum&gt;12&lt;/RecNum&gt;&lt;DisplayText&gt;&lt;style face="superscript"&gt;10&lt;/style&gt;&lt;/DisplayText&gt;&lt;record&gt;&lt;rec-number&gt;12&lt;/rec-number&gt;&lt;foreign-keys&gt;&lt;key app="EN" db-id="s0fwdp9wf0erzmew0xpvws2oever5vx2taaf" timestamp="1481134815"&gt;12&lt;/key&gt;&lt;/foreign-keys&gt;&lt;ref-type name="Journal Article"&gt;17&lt;/ref-type&gt;&lt;contributors&gt;&lt;authors&gt;&lt;author&gt;Pagani, M.&lt;/author&gt;&lt;author&gt;Somers, V.&lt;/author&gt;&lt;author&gt;Furlan, R.&lt;/author&gt;&lt;author&gt;Dell&amp;apos;Orto, S.&lt;/author&gt;&lt;author&gt;Conway, J.&lt;/author&gt;&lt;author&gt;Baselli, G.&lt;/author&gt;&lt;author&gt;Cerutti, S.&lt;/author&gt;&lt;author&gt;Sleight, P.&lt;/author&gt;&lt;author&gt;Malliani, A.&lt;/author&gt;&lt;/authors&gt;&lt;/contributors&gt;&lt;auth-address&gt;Istituto Ricerche Cardiovascolari (CNR), Ospedale L. Sacco, Universita Milano, Italy.&lt;/auth-address&gt;&lt;titles&gt;&lt;title&gt;Changes in autonomic regulation induced by physical training in mild hypertension&lt;/title&gt;&lt;secondary-title&gt;Hypertension&lt;/secondary-title&gt;&lt;/titles&gt;&lt;periodical&gt;&lt;full-title&gt;Hypertension&lt;/full-title&gt;&lt;/periodical&gt;&lt;pages&gt;600-10&lt;/pages&gt;&lt;volume&gt;12&lt;/volume&gt;&lt;number&gt;6&lt;/number&gt;&lt;keywords&gt;&lt;keyword&gt;Adult&lt;/keyword&gt;&lt;keyword&gt;Autonomic Nervous System/*physiopathology&lt;/keyword&gt;&lt;keyword&gt;Blood Pressure&lt;/keyword&gt;&lt;keyword&gt;*Exercise&lt;/keyword&gt;&lt;keyword&gt;Female&lt;/keyword&gt;&lt;keyword&gt;Humans&lt;/keyword&gt;&lt;keyword&gt;Hypertension/*physiopathology&lt;/keyword&gt;&lt;keyword&gt;Male&lt;/keyword&gt;&lt;keyword&gt;Pressoreceptors/physiopathology&lt;/keyword&gt;&lt;keyword&gt;Reflex&lt;/keyword&gt;&lt;keyword&gt;Time Factors&lt;/keyword&gt;&lt;/keywords&gt;&lt;dates&gt;&lt;year&gt;1988&lt;/year&gt;&lt;pub-dates&gt;&lt;date&gt;Dec&lt;/date&gt;&lt;/pub-dates&gt;&lt;/dates&gt;&lt;isbn&gt;0194-911X (Print)&amp;#xD;0194-911X (Linking)&lt;/isbn&gt;&lt;accession-num&gt;3203964&lt;/accession-num&gt;&lt;urls&gt;&lt;related-urls&gt;&lt;url&gt;http://www.ncbi.nlm.nih.gov/pubmed/3203964&lt;/url&gt;&lt;/related-urls&gt;&lt;/urls&gt;&lt;/record&gt;&lt;/Cite&gt;&lt;/EndNote&gt;</w:instrText>
      </w:r>
      <w:r w:rsidRPr="0098246D">
        <w:fldChar w:fldCharType="separate"/>
      </w:r>
      <w:r w:rsidR="00511FC7" w:rsidRPr="0098246D">
        <w:rPr>
          <w:noProof/>
          <w:vertAlign w:val="superscript"/>
        </w:rPr>
        <w:t>10</w:t>
      </w:r>
      <w:r w:rsidRPr="0098246D">
        <w:fldChar w:fldCharType="end"/>
      </w:r>
      <w:r w:rsidRPr="0098246D">
        <w:t xml:space="preserve"> is calculated as follows, </w:t>
      </w:r>
    </w:p>
    <w:p w14:paraId="77AC5792"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Calculate the spectral power of IBI, Px(f), where f is frequency</w:t>
      </w:r>
    </w:p>
    <w:p w14:paraId="29A8860F"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Calculate the spectral power of systolic pressure, Py(f), where f is frequency</w:t>
      </w:r>
    </w:p>
    <w:p w14:paraId="412BB767"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Calculate the ratio, Px(f)/Py(f)</w:t>
      </w:r>
    </w:p>
    <w:p w14:paraId="4527CEF9"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hint="eastAsia"/>
          <w:sz w:val="24"/>
          <w:szCs w:val="24"/>
        </w:rPr>
        <w:t xml:space="preserve">Calculate the square root of the ratio, </w:t>
      </w:r>
      <m:oMath>
        <m:r>
          <m:rPr>
            <m:sty m:val="p"/>
          </m:rPr>
          <w:rPr>
            <w:rFonts w:ascii="Cambria Math" w:eastAsiaTheme="minorEastAsia" w:hAnsi="Cambria Math"/>
            <w:sz w:val="24"/>
            <w:szCs w:val="24"/>
          </w:rPr>
          <m:t>H</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f</m:t>
            </m:r>
          </m:e>
        </m:d>
        <m:r>
          <m:rPr>
            <m:sty m:val="p"/>
          </m:rPr>
          <w:rPr>
            <w:rFonts w:ascii="Cambria Math" w:eastAsiaTheme="minorEastAsia" w:hAnsi="Cambria Math"/>
            <w:sz w:val="24"/>
            <w:szCs w:val="24"/>
          </w:rPr>
          <m:t>=</m:t>
        </m:r>
        <m:rad>
          <m:radPr>
            <m:ctrlPr>
              <w:rPr>
                <w:rFonts w:ascii="Cambria Math" w:eastAsiaTheme="minorEastAsia" w:hAnsi="Cambria Math"/>
                <w:sz w:val="24"/>
                <w:szCs w:val="24"/>
              </w:rPr>
            </m:ctrlPr>
          </m:radPr>
          <m:deg>
            <m:r>
              <m:rPr>
                <m:sty m:val="p"/>
              </m:rPr>
              <w:rPr>
                <w:rFonts w:ascii="Cambria Math" w:eastAsiaTheme="minorEastAsia" w:hAnsi="Cambria Math"/>
                <w:sz w:val="24"/>
                <w:szCs w:val="24"/>
              </w:rPr>
              <m:t>2</m:t>
            </m:r>
          </m:deg>
          <m:e>
            <m:f>
              <m:fPr>
                <m:ctrlPr>
                  <w:rPr>
                    <w:rFonts w:ascii="Cambria Math" w:eastAsiaTheme="minorEastAsia" w:hAnsi="Cambria Math"/>
                    <w:sz w:val="24"/>
                    <w:szCs w:val="24"/>
                  </w:rPr>
                </m:ctrlPr>
              </m:fPr>
              <m:num>
                <m:r>
                  <m:rPr>
                    <m:sty m:val="p"/>
                  </m:rPr>
                  <w:rPr>
                    <w:rFonts w:ascii="Cambria Math" w:eastAsiaTheme="minorEastAsia" w:hAnsi="Cambria Math"/>
                    <w:sz w:val="24"/>
                    <w:szCs w:val="24"/>
                  </w:rPr>
                  <m:t>Px(f)</m:t>
                </m:r>
              </m:num>
              <m:den>
                <m:r>
                  <m:rPr>
                    <m:sty m:val="p"/>
                  </m:rPr>
                  <w:rPr>
                    <w:rFonts w:ascii="Cambria Math" w:eastAsiaTheme="minorEastAsia" w:hAnsi="Cambria Math"/>
                    <w:sz w:val="24"/>
                    <w:szCs w:val="24"/>
                  </w:rPr>
                  <m:t>Py(f)</m:t>
                </m:r>
              </m:den>
            </m:f>
          </m:e>
        </m:rad>
      </m:oMath>
    </w:p>
    <w:p w14:paraId="233BF728"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Baroreflex sensitivity at low frequency: from 0.05 to 0.15Hz</w:t>
      </w:r>
    </w:p>
    <w:p w14:paraId="4E85850F" w14:textId="77777777" w:rsidR="001927D8" w:rsidRPr="0098246D" w:rsidRDefault="001927D8" w:rsidP="001927D8">
      <w:pPr>
        <w:pStyle w:val="ListParagraph"/>
        <w:numPr>
          <w:ilvl w:val="0"/>
          <w:numId w:val="1"/>
        </w:numPr>
        <w:spacing w:line="240" w:lineRule="auto"/>
        <w:jc w:val="both"/>
        <w:rPr>
          <w:rFonts w:eastAsiaTheme="minorEastAsia"/>
          <w:sz w:val="24"/>
          <w:szCs w:val="24"/>
        </w:rPr>
      </w:pPr>
      <w:r w:rsidRPr="0098246D">
        <w:rPr>
          <w:rFonts w:eastAsiaTheme="minorEastAsia"/>
          <w:sz w:val="24"/>
          <w:szCs w:val="24"/>
        </w:rPr>
        <w:t>Baroreflx sensitivity at higher frequency: from 0.15 to 0.25Hz</w:t>
      </w:r>
    </w:p>
    <w:p w14:paraId="734E6DE2" w14:textId="77777777" w:rsidR="001927D8" w:rsidRPr="0098246D" w:rsidRDefault="001927D8" w:rsidP="001927D8">
      <w:pPr>
        <w:jc w:val="both"/>
      </w:pPr>
    </w:p>
    <w:p w14:paraId="22DA6459" w14:textId="77777777" w:rsidR="001927D8" w:rsidRPr="0098246D" w:rsidRDefault="001927D8" w:rsidP="001927D8">
      <w:pPr>
        <w:jc w:val="both"/>
        <w:rPr>
          <w:i/>
        </w:rPr>
      </w:pPr>
      <w:r w:rsidRPr="0098246D">
        <w:rPr>
          <w:i/>
        </w:rPr>
        <w:t>Variability features</w:t>
      </w:r>
    </w:p>
    <w:p w14:paraId="2F487DE1" w14:textId="4238FDD9" w:rsidR="001927D8" w:rsidRPr="0098246D" w:rsidRDefault="001927D8" w:rsidP="001927D8">
      <w:pPr>
        <w:jc w:val="both"/>
      </w:pPr>
      <w:r w:rsidRPr="0098246D">
        <w:t xml:space="preserve">The variability refers to the extent to which a feature changes with time. There are multiple ways to quantify variability </w:t>
      </w:r>
      <w:r w:rsidRPr="0098246D">
        <w:fldChar w:fldCharType="begin">
          <w:fldData xml:space="preserve">PEVuZE5vdGU+PENpdGU+PEF1dGhvcj5DYW1tPC9BdXRob3I+PFllYXI+MTk5NjwvWWVhcj48UmVj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</w:fldData>
        </w:fldChar>
      </w:r>
      <w:r w:rsidR="00511FC7" w:rsidRPr="0098246D">
        <w:instrText xml:space="preserve"> ADDIN EN.CITE </w:instrText>
      </w:r>
      <w:r w:rsidR="00511FC7" w:rsidRPr="0098246D">
        <w:fldChar w:fldCharType="begin">
          <w:fldData xml:space="preserve">PEVuZE5vdGU+PENpdGU+PEF1dGhvcj5DYW1tPC9BdXRob3I+PFllYXI+MTk5NjwvWWVhcj48UmVj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11</w:t>
      </w:r>
      <w:r w:rsidRPr="0098246D">
        <w:fldChar w:fldCharType="end"/>
      </w:r>
      <w:r w:rsidRPr="0098246D">
        <w:t xml:space="preserve">.  </w:t>
      </w:r>
    </w:p>
    <w:p w14:paraId="0B11E886" w14:textId="77777777" w:rsidR="001927D8" w:rsidRPr="0098246D" w:rsidRDefault="001927D8" w:rsidP="001927D8">
      <w:pPr>
        <w:jc w:val="both"/>
      </w:pPr>
      <w:r w:rsidRPr="0098246D">
        <w:t xml:space="preserve">In our algorithm the variability for each feature is computed in two ways: </w:t>
      </w:r>
    </w:p>
    <w:p w14:paraId="4912109B" w14:textId="77777777" w:rsidR="001927D8" w:rsidRPr="0098246D" w:rsidRDefault="001927D8" w:rsidP="001927D8">
      <w:pPr>
        <w:pStyle w:val="ListParagraph"/>
        <w:spacing w:line="240" w:lineRule="auto"/>
        <w:ind w:left="360"/>
        <w:jc w:val="both"/>
        <w:rPr>
          <w:rFonts w:eastAsiaTheme="minorEastAsia"/>
          <w:sz w:val="24"/>
          <w:szCs w:val="24"/>
        </w:rPr>
      </w:pPr>
    </w:p>
    <w:p w14:paraId="5513DF6D" w14:textId="77777777" w:rsidR="001927D8" w:rsidRPr="0098246D" w:rsidRDefault="001927D8" w:rsidP="001927D8">
      <w:pPr>
        <w:pStyle w:val="ListParagraph"/>
        <w:numPr>
          <w:ilvl w:val="0"/>
          <w:numId w:val="2"/>
        </w:numPr>
        <w:spacing w:line="240" w:lineRule="auto"/>
        <w:jc w:val="both"/>
        <w:rPr>
          <w:rFonts w:eastAsiaTheme="minorEastAsia"/>
          <w:sz w:val="24"/>
          <w:szCs w:val="24"/>
        </w:rPr>
      </w:pPr>
      <w:r w:rsidRPr="0098246D">
        <w:rPr>
          <w:rFonts w:eastAsiaTheme="minorEastAsia"/>
          <w:sz w:val="24"/>
          <w:szCs w:val="24"/>
        </w:rPr>
        <w:t>The first is the standard deviation of a feature for all its values in the 20 second window; that is,</w:t>
      </w:r>
    </w:p>
    <w:p w14:paraId="766F3F9F" w14:textId="77777777" w:rsidR="001927D8" w:rsidRPr="0098246D" w:rsidRDefault="001927D8" w:rsidP="001927D8">
      <w:pPr>
        <w:pStyle w:val="ListParagraph"/>
        <w:spacing w:line="240" w:lineRule="auto"/>
        <w:ind w:left="1440" w:firstLine="720"/>
        <w:jc w:val="both"/>
        <w:rPr>
          <w:rFonts w:eastAsiaTheme="minorEastAsia"/>
          <w:sz w:val="24"/>
          <w:szCs w:val="24"/>
        </w:rPr>
      </w:pPr>
      <m:oMathPara>
        <m:oMath>
          <m:r>
            <m:rPr>
              <m:sty m:val="p"/>
            </m:rPr>
            <w:rPr>
              <w:rFonts w:ascii="Cambria Math" w:eastAsiaTheme="minorEastAsia" w:hAnsi="Cambria Math"/>
              <w:sz w:val="24"/>
              <w:szCs w:val="24"/>
            </w:rPr>
            <m:t>σ=</m:t>
          </m:r>
          <m:rad>
            <m:radPr>
              <m:degHide m:val="1"/>
              <m:ctrlPr>
                <w:rPr>
                  <w:rFonts w:ascii="Cambria Math" w:eastAsiaTheme="minorEastAsia" w:hAnsi="Cambria Math"/>
                  <w:sz w:val="24"/>
                  <w:szCs w:val="24"/>
                </w:rPr>
              </m:ctrlPr>
            </m:radPr>
            <m:deg/>
            <m:e>
              <m:f>
                <m:fPr>
                  <m:ctrlPr>
                    <w:rPr>
                      <w:rFonts w:ascii="Cambria Math" w:eastAsiaTheme="minorEastAsia" w:hAnsi="Cambria Math"/>
                      <w:sz w:val="24"/>
                      <w:szCs w:val="24"/>
                    </w:rPr>
                  </m:ctrlPr>
                </m:fPr>
                <m:num>
                  <m:r>
                    <m:rPr>
                      <m:sty m:val="p"/>
                    </m:rPr>
                    <w:rPr>
                      <w:rFonts w:ascii="Cambria Math" w:eastAsiaTheme="minorEastAsia" w:hAnsi="Cambria Math"/>
                      <w:sz w:val="24"/>
                      <w:szCs w:val="24"/>
                    </w:rPr>
                    <m:t>1</m:t>
                  </m:r>
                </m:num>
                <m:den>
                  <m:r>
                    <m:rPr>
                      <m:sty m:val="p"/>
                    </m:rPr>
                    <w:rPr>
                      <w:rFonts w:ascii="Cambria Math" w:eastAsiaTheme="minorEastAsia" w:hAnsi="Cambria Math"/>
                      <w:sz w:val="24"/>
                      <w:szCs w:val="24"/>
                    </w:rPr>
                    <m:t>N</m:t>
                  </m:r>
                </m:den>
              </m:f>
              <m:nary>
                <m:naryPr>
                  <m:chr m:val="∑"/>
                  <m:limLoc m:val="undOvr"/>
                  <m:ctrlPr>
                    <w:rPr>
                      <w:rFonts w:ascii="Cambria Math" w:eastAsiaTheme="minorEastAsia" w:hAnsi="Cambria Math"/>
                      <w:sz w:val="24"/>
                      <w:szCs w:val="24"/>
                    </w:rPr>
                  </m:ctrlPr>
                </m:naryPr>
                <m:sub>
                  <m:r>
                    <m:rPr>
                      <m:sty m:val="p"/>
                    </m:rPr>
                    <w:rPr>
                      <w:rFonts w:ascii="Cambria Math" w:eastAsiaTheme="minorEastAsia" w:hAnsi="Cambria Math"/>
                      <w:sz w:val="24"/>
                      <w:szCs w:val="24"/>
                    </w:rPr>
                    <m:t>i=1</m:t>
                  </m:r>
                </m:sub>
                <m:sup>
                  <m:r>
                    <m:rPr>
                      <m:sty m:val="p"/>
                    </m:rPr>
                    <w:rPr>
                      <w:rFonts w:ascii="Cambria Math" w:eastAsiaTheme="minorEastAsia" w:hAnsi="Cambria Math"/>
                      <w:sz w:val="24"/>
                      <w:szCs w:val="24"/>
                    </w:rPr>
                    <m:t>N</m:t>
                  </m:r>
                </m:sup>
                <m:e>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x</m:t>
                          </m:r>
                        </m:e>
                        <m:sub>
                          <m:r>
                            <m:rPr>
                              <m:sty m:val="p"/>
                            </m:rPr>
                            <w:rPr>
                              <w:rFonts w:ascii="Cambria Math" w:eastAsiaTheme="minorEastAsia" w:hAnsi="Cambria Math"/>
                              <w:sz w:val="24"/>
                              <w:szCs w:val="24"/>
                            </w:rPr>
                            <m:t>i</m:t>
                          </m:r>
                        </m:sub>
                      </m:sSub>
                      <m:r>
                        <m:rPr>
                          <m:sty m:val="p"/>
                        </m:rPr>
                        <w:rPr>
                          <w:rFonts w:ascii="Cambria Math" w:eastAsiaTheme="minorEastAsia" w:hAnsi="Cambria Math"/>
                          <w:sz w:val="24"/>
                          <w:szCs w:val="24"/>
                        </w:rPr>
                        <m:t>-μ)</m:t>
                      </m:r>
                    </m:e>
                    <m:sup>
                      <m:r>
                        <m:rPr>
                          <m:sty m:val="p"/>
                        </m:rPr>
                        <w:rPr>
                          <w:rFonts w:ascii="Cambria Math" w:eastAsiaTheme="minorEastAsia" w:hAnsi="Cambria Math"/>
                          <w:sz w:val="24"/>
                          <w:szCs w:val="24"/>
                        </w:rPr>
                        <m:t>2</m:t>
                      </m:r>
                    </m:sup>
                  </m:sSup>
                </m:e>
              </m:nary>
            </m:e>
          </m:rad>
        </m:oMath>
      </m:oMathPara>
    </w:p>
    <w:p w14:paraId="24E8AD9A" w14:textId="77777777" w:rsidR="001927D8" w:rsidRPr="0098246D" w:rsidRDefault="001927D8" w:rsidP="001927D8">
      <w:pPr>
        <w:pStyle w:val="ListParagraph"/>
        <w:spacing w:line="240" w:lineRule="auto"/>
        <w:jc w:val="both"/>
        <w:rPr>
          <w:rFonts w:eastAsiaTheme="minorEastAsia"/>
          <w:sz w:val="24"/>
          <w:szCs w:val="24"/>
        </w:rPr>
      </w:pPr>
      <w:r w:rsidRPr="0098246D">
        <w:rPr>
          <w:rFonts w:eastAsiaTheme="minorEastAsia"/>
          <w:sz w:val="24"/>
          <w:szCs w:val="24"/>
        </w:rPr>
        <w:t xml:space="preserve">where </w:t>
      </w:r>
      <m:oMath>
        <m:r>
          <m:rPr>
            <m:sty m:val="p"/>
          </m:rPr>
          <w:rPr>
            <w:rFonts w:ascii="Cambria Math" w:eastAsiaTheme="minorEastAsia" w:hAnsi="Cambria Math"/>
            <w:sz w:val="24"/>
            <w:szCs w:val="24"/>
          </w:rPr>
          <m:t xml:space="preserve"> μ=</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1</m:t>
            </m:r>
          </m:num>
          <m:den>
            <m:r>
              <m:rPr>
                <m:sty m:val="p"/>
              </m:rPr>
              <w:rPr>
                <w:rFonts w:ascii="Cambria Math" w:eastAsiaTheme="minorEastAsia" w:hAnsi="Cambria Math"/>
                <w:sz w:val="24"/>
                <w:szCs w:val="24"/>
              </w:rPr>
              <m:t>N</m:t>
            </m:r>
          </m:den>
        </m:f>
        <m:nary>
          <m:naryPr>
            <m:chr m:val="∑"/>
            <m:limLoc m:val="undOvr"/>
            <m:ctrlPr>
              <w:rPr>
                <w:rFonts w:ascii="Cambria Math" w:eastAsiaTheme="minorEastAsia" w:hAnsi="Cambria Math"/>
                <w:sz w:val="24"/>
                <w:szCs w:val="24"/>
              </w:rPr>
            </m:ctrlPr>
          </m:naryPr>
          <m:sub>
            <m:r>
              <m:rPr>
                <m:sty m:val="p"/>
              </m:rPr>
              <w:rPr>
                <w:rFonts w:ascii="Cambria Math" w:eastAsiaTheme="minorEastAsia" w:hAnsi="Cambria Math"/>
                <w:sz w:val="24"/>
                <w:szCs w:val="24"/>
              </w:rPr>
              <m:t>i=1</m:t>
            </m:r>
          </m:sub>
          <m:sup>
            <m:r>
              <m:rPr>
                <m:sty m:val="p"/>
              </m:rPr>
              <w:rPr>
                <w:rFonts w:ascii="Cambria Math" w:eastAsiaTheme="minorEastAsia" w:hAnsi="Cambria Math"/>
                <w:sz w:val="24"/>
                <w:szCs w:val="24"/>
              </w:rPr>
              <m:t>N</m:t>
            </m:r>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x</m:t>
                </m:r>
              </m:e>
              <m:sub>
                <m:r>
                  <m:rPr>
                    <m:sty m:val="p"/>
                  </m:rPr>
                  <w:rPr>
                    <w:rFonts w:ascii="Cambria Math" w:eastAsiaTheme="minorEastAsia" w:hAnsi="Cambria Math"/>
                    <w:sz w:val="24"/>
                    <w:szCs w:val="24"/>
                  </w:rPr>
                  <m:t>i</m:t>
                </m:r>
              </m:sub>
            </m:sSub>
          </m:e>
        </m:nary>
      </m:oMath>
      <w:r w:rsidRPr="0098246D">
        <w:rPr>
          <w:rFonts w:eastAsiaTheme="minorEastAsia"/>
          <w:sz w:val="24"/>
          <w:szCs w:val="24"/>
        </w:rPr>
        <w:t xml:space="preserve">  , x1, x2, …, xN are the beat to beat values of a feature in the 20-second window.</w:t>
      </w:r>
    </w:p>
    <w:p w14:paraId="0D58A3B9" w14:textId="77777777" w:rsidR="001927D8" w:rsidRPr="0098246D" w:rsidRDefault="001927D8" w:rsidP="001927D8">
      <w:pPr>
        <w:pStyle w:val="ListParagraph"/>
        <w:numPr>
          <w:ilvl w:val="0"/>
          <w:numId w:val="2"/>
        </w:numPr>
        <w:spacing w:line="240" w:lineRule="auto"/>
        <w:jc w:val="both"/>
        <w:rPr>
          <w:rFonts w:eastAsiaTheme="minorEastAsia"/>
          <w:sz w:val="24"/>
          <w:szCs w:val="24"/>
        </w:rPr>
      </w:pPr>
      <w:r w:rsidRPr="0098246D">
        <w:rPr>
          <w:rFonts w:eastAsiaTheme="minorEastAsia"/>
          <w:sz w:val="24"/>
          <w:szCs w:val="24"/>
        </w:rPr>
        <w:lastRenderedPageBreak/>
        <w:t xml:space="preserve">The second is the same as the first, except it is normalized by the median value in that 20-second window. </w:t>
      </w:r>
    </w:p>
    <w:p w14:paraId="1C8D9B38" w14:textId="77777777" w:rsidR="001927D8" w:rsidRPr="0098246D" w:rsidRDefault="001927D8" w:rsidP="001927D8">
      <w:pPr>
        <w:jc w:val="both"/>
      </w:pPr>
      <w:r w:rsidRPr="0098246D">
        <w:t>Both calculations of variability were performed for all the features described above.</w:t>
      </w:r>
    </w:p>
    <w:p w14:paraId="7F8870DB" w14:textId="77777777" w:rsidR="001927D8" w:rsidRPr="0098246D" w:rsidRDefault="001927D8" w:rsidP="001927D8">
      <w:pPr>
        <w:pStyle w:val="ListParagraph"/>
        <w:spacing w:line="240" w:lineRule="auto"/>
        <w:ind w:left="1080"/>
        <w:jc w:val="both"/>
        <w:rPr>
          <w:rFonts w:ascii="Arial" w:hAnsi="Arial" w:cs="Arial"/>
        </w:rPr>
      </w:pPr>
    </w:p>
    <w:p w14:paraId="305E86A2" w14:textId="77777777" w:rsidR="001927D8" w:rsidRPr="0098246D" w:rsidRDefault="001927D8" w:rsidP="001927D8">
      <w:pPr>
        <w:jc w:val="both"/>
        <w:rPr>
          <w:i/>
        </w:rPr>
      </w:pPr>
      <w:r w:rsidRPr="0098246D">
        <w:rPr>
          <w:i/>
        </w:rPr>
        <w:t>Spectral features</w:t>
      </w:r>
    </w:p>
    <w:p w14:paraId="355FBF1B" w14:textId="77777777" w:rsidR="001927D8" w:rsidRPr="0098246D" w:rsidRDefault="001927D8" w:rsidP="001927D8">
      <w:pPr>
        <w:jc w:val="both"/>
      </w:pPr>
      <w:r w:rsidRPr="0098246D">
        <w:t xml:space="preserve">Frequency domain hemodynamic features quantify measures of cardiac performance as a function of frequency rather than time. For the power spectra calculation, a two 20-second pressure waveform is first linearly de-trended, by subtracting by a linear best-least-square fit of the waveform. The de-trended waveform is then normalized by subtracting by the mean value of the de-trended waveform.  Then, in one calculation, the normalized waveform is tapered at two sides by a Tukey window of 2.5% taper section length; In another calculation, the normalized waveform is further normalized by the standard deviation of the normalized waveform. Then the resulted waveform is tapered at two sides by a Tukey window of 2.5% taper section length. </w:t>
      </w:r>
    </w:p>
    <w:p w14:paraId="353348E0" w14:textId="77777777" w:rsidR="001927D8" w:rsidRPr="0098246D" w:rsidRDefault="001927D8" w:rsidP="001927D8">
      <w:pPr>
        <w:jc w:val="both"/>
      </w:pPr>
      <w:r w:rsidRPr="0098246D">
        <w:t>The two tapered waveforms are then Fourier transformed, respectively, and for each of them, amplitude spectra are calculated for multiple frequency bands, which include</w:t>
      </w:r>
    </w:p>
    <w:p w14:paraId="0B7F7998" w14:textId="77777777" w:rsidR="001927D8" w:rsidRPr="0098246D" w:rsidRDefault="001927D8" w:rsidP="001927D8">
      <w:pPr>
        <w:jc w:val="both"/>
      </w:pPr>
      <w:r w:rsidRPr="0098246D">
        <w:t>•</w:t>
      </w:r>
      <w:r w:rsidRPr="0098246D">
        <w:tab/>
        <w:t>0.03 to 0.15 Hz</w:t>
      </w:r>
    </w:p>
    <w:p w14:paraId="346862E2" w14:textId="77777777" w:rsidR="001927D8" w:rsidRPr="0098246D" w:rsidRDefault="001927D8" w:rsidP="001927D8">
      <w:pPr>
        <w:jc w:val="both"/>
      </w:pPr>
      <w:r w:rsidRPr="0098246D">
        <w:t>•</w:t>
      </w:r>
      <w:r w:rsidRPr="0098246D">
        <w:tab/>
        <w:t>0.15 to 0.25 Hz</w:t>
      </w:r>
    </w:p>
    <w:p w14:paraId="23A64774" w14:textId="77777777" w:rsidR="001927D8" w:rsidRPr="0098246D" w:rsidRDefault="001927D8" w:rsidP="001927D8">
      <w:pPr>
        <w:jc w:val="both"/>
      </w:pPr>
      <w:r w:rsidRPr="0098246D">
        <w:t>•</w:t>
      </w:r>
      <w:r w:rsidRPr="0098246D">
        <w:tab/>
        <w:t>hr-0.2 to hr+0.2 Hz</w:t>
      </w:r>
    </w:p>
    <w:p w14:paraId="3D0FEE54" w14:textId="77777777" w:rsidR="001927D8" w:rsidRPr="0098246D" w:rsidRDefault="001927D8" w:rsidP="001927D8">
      <w:pPr>
        <w:jc w:val="both"/>
      </w:pPr>
      <w:r w:rsidRPr="0098246D">
        <w:t>•</w:t>
      </w:r>
      <w:r w:rsidRPr="0098246D">
        <w:tab/>
        <w:t>2hr-0.1 to 8*hr+0.1 Hz</w:t>
      </w:r>
    </w:p>
    <w:p w14:paraId="2736E768" w14:textId="77777777" w:rsidR="001927D8" w:rsidRPr="0098246D" w:rsidRDefault="001927D8" w:rsidP="001927D8">
      <w:pPr>
        <w:jc w:val="both"/>
      </w:pPr>
      <w:r w:rsidRPr="0098246D">
        <w:t>where hr is the heart rate frequency.</w:t>
      </w:r>
    </w:p>
    <w:p w14:paraId="005840ED" w14:textId="3CA1DD4D" w:rsidR="001927D8" w:rsidRPr="0098246D" w:rsidRDefault="001927D8" w:rsidP="001927D8">
      <w:pPr>
        <w:jc w:val="both"/>
      </w:pPr>
      <w:r w:rsidRPr="0098246D">
        <w:t>These frequency bands are resulting from different physiological sources.  Around 0.1 Hz is mainly ascribed to baroreflex blood pressure control</w:t>
      </w:r>
      <w:r w:rsidRPr="0098246D">
        <w:fldChar w:fldCharType="begin">
          <w:fldData xml:space="preserve">PEVuZE5vdGU+PENpdGU+PEF1dGhvcj5Sb2JiZTwvQXV0aG9yPjxZZWFyPjE5ODc8L1llYXI+PFJl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</w:fldData>
        </w:fldChar>
      </w:r>
      <w:r w:rsidR="00511FC7" w:rsidRPr="0098246D">
        <w:instrText xml:space="preserve"> ADDIN EN.CITE </w:instrText>
      </w:r>
      <w:r w:rsidR="00511FC7" w:rsidRPr="0098246D">
        <w:fldChar w:fldCharType="begin">
          <w:fldData xml:space="preserve">PEVuZE5vdGU+PENpdGU+PEF1dGhvcj5Sb2JiZTwvQXV0aG9yPjxZZWFyPjE5ODc8L1llYXI+PFJl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12-15</w:t>
      </w:r>
      <w:r w:rsidRPr="0098246D">
        <w:fldChar w:fldCharType="end"/>
      </w:r>
      <w:r w:rsidRPr="0098246D">
        <w:t>; around 0.2 Hz is the respiratory modulation of circulatory signals</w:t>
      </w:r>
      <w:r w:rsidRPr="0098246D">
        <w:fldChar w:fldCharType="begin">
          <w:fldData xml:space="preserve">PEVuZE5vdGU+PENpdGU+PEF1dGhvcj5Sb2JiZTwvQXV0aG9yPjxZZWFyPjE5ODc8L1llYXI+PFJl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</w:fldData>
        </w:fldChar>
      </w:r>
      <w:r w:rsidR="00511FC7" w:rsidRPr="0098246D">
        <w:instrText xml:space="preserve"> ADDIN EN.CITE </w:instrText>
      </w:r>
      <w:r w:rsidR="00511FC7" w:rsidRPr="0098246D">
        <w:fldChar w:fldCharType="begin">
          <w:fldData xml:space="preserve">PEVuZE5vdGU+PENpdGU+PEF1dGhvcj5Sb2JiZTwvQXV0aG9yPjxZZWFyPjE5ODc8L1llYXI+PFJl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12-15</w:t>
      </w:r>
      <w:r w:rsidRPr="0098246D">
        <w:fldChar w:fldCharType="end"/>
      </w:r>
      <w:r w:rsidRPr="0098246D">
        <w:t>; hr is the heart rate; and 2 to 8 times of hr frequency are the hr harmonics frequencies</w:t>
      </w:r>
      <w:r w:rsidRPr="0098246D">
        <w:fldChar w:fldCharType="begin">
          <w:fldData xml:space="preserve">PEVuZE5vdGU+PENpdGU+PEF1dGhvcj5Sb2JiZTwvQXV0aG9yPjxZZWFyPjE5ODc8L1llYXI+PFJl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</w:fldData>
        </w:fldChar>
      </w:r>
      <w:r w:rsidR="00511FC7" w:rsidRPr="0098246D">
        <w:instrText xml:space="preserve"> ADDIN EN.CITE </w:instrText>
      </w:r>
      <w:r w:rsidR="00511FC7" w:rsidRPr="0098246D">
        <w:fldChar w:fldCharType="begin">
          <w:fldData xml:space="preserve">PEVuZE5vdGU+PENpdGU+PEF1dGhvcj5Sb2JiZTwvQXV0aG9yPjxZZWFyPjE5ODc8L1llYXI+PFJl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</w:fldData>
        </w:fldChar>
      </w:r>
      <w:r w:rsidR="00511FC7" w:rsidRPr="0098246D">
        <w:instrText xml:space="preserve"> ADDIN EN.CITE.DATA </w:instrText>
      </w:r>
      <w:r w:rsidR="00511FC7" w:rsidRPr="0098246D">
        <w:fldChar w:fldCharType="end"/>
      </w:r>
      <w:r w:rsidRPr="0098246D">
        <w:fldChar w:fldCharType="separate"/>
      </w:r>
      <w:r w:rsidR="00511FC7" w:rsidRPr="0098246D">
        <w:rPr>
          <w:noProof/>
          <w:vertAlign w:val="superscript"/>
        </w:rPr>
        <w:t>12-15</w:t>
      </w:r>
      <w:r w:rsidRPr="0098246D">
        <w:fldChar w:fldCharType="end"/>
      </w:r>
      <w:r w:rsidRPr="0098246D">
        <w:t>.</w:t>
      </w:r>
    </w:p>
    <w:p w14:paraId="54BF63CB" w14:textId="77777777" w:rsidR="001927D8" w:rsidRPr="0098246D" w:rsidRDefault="001927D8" w:rsidP="001927D8">
      <w:pPr>
        <w:jc w:val="both"/>
      </w:pPr>
    </w:p>
    <w:p w14:paraId="4D643638" w14:textId="77777777" w:rsidR="001927D8" w:rsidRPr="0098246D" w:rsidRDefault="001927D8" w:rsidP="001927D8">
      <w:pPr>
        <w:jc w:val="both"/>
        <w:rPr>
          <w:i/>
        </w:rPr>
      </w:pPr>
      <w:r w:rsidRPr="0098246D">
        <w:rPr>
          <w:i/>
        </w:rPr>
        <w:t>“Delta-change” features</w:t>
      </w:r>
    </w:p>
    <w:p w14:paraId="1880D18C" w14:textId="77777777" w:rsidR="001927D8" w:rsidRPr="0098246D" w:rsidRDefault="001927D8" w:rsidP="001927D8">
      <w:pPr>
        <w:jc w:val="both"/>
      </w:pPr>
      <w:r w:rsidRPr="0098246D">
        <w:t xml:space="preserve">Delta-change” features result from subtracting a baseline from a feature.  This is to detect how the feature changes with time relative to the baseline. </w:t>
      </w:r>
    </w:p>
    <w:p w14:paraId="20F39B1D" w14:textId="77777777" w:rsidR="001927D8" w:rsidRPr="0098246D" w:rsidRDefault="001927D8" w:rsidP="001927D8">
      <w:pPr>
        <w:jc w:val="both"/>
      </w:pPr>
      <w:r w:rsidRPr="0098246D">
        <w:t xml:space="preserve"> The baseline was calculated in three ways: </w:t>
      </w:r>
    </w:p>
    <w:p w14:paraId="3C92644D" w14:textId="77777777" w:rsidR="001927D8" w:rsidRPr="0098246D" w:rsidRDefault="001927D8" w:rsidP="001927D8">
      <w:pPr>
        <w:jc w:val="both"/>
      </w:pPr>
      <w:r w:rsidRPr="0098246D">
        <w:t xml:space="preserve">The first is an initial baseline, which is the average of the respective feature in the first 10 minutes, that is, </w:t>
      </w:r>
    </w:p>
    <w:p w14:paraId="571EC3B9" w14:textId="77777777" w:rsidR="001927D8" w:rsidRPr="0098246D" w:rsidRDefault="001927D8" w:rsidP="001927D8">
      <w:pPr>
        <w:jc w:val="both"/>
      </w:pPr>
      <m:oMathPara>
        <m:oMath>
          <m:r>
            <w:rPr>
              <w:rFonts w:ascii="Cambria Math" w:hAnsi="Cambria Math" w:cs="Arial"/>
            </w:rPr>
            <m:t>baseline=</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t=1</m:t>
              </m:r>
            </m:sub>
            <m:sup>
              <m:r>
                <w:rPr>
                  <w:rFonts w:ascii="Cambria Math" w:hAnsi="Cambria Math" w:cs="Arial"/>
                </w:rPr>
                <m:t>N</m:t>
              </m:r>
            </m:sup>
            <m:e>
              <m:r>
                <w:rPr>
                  <w:rFonts w:ascii="Cambria Math" w:hAnsi="Cambria Math" w:cs="Arial"/>
                </w:rPr>
                <m:t>f</m:t>
              </m:r>
              <m:d>
                <m:dPr>
                  <m:ctrlPr>
                    <w:rPr>
                      <w:rFonts w:ascii="Cambria Math" w:hAnsi="Cambria Math" w:cs="Arial"/>
                      <w:i/>
                    </w:rPr>
                  </m:ctrlPr>
                </m:dPr>
                <m:e>
                  <m:r>
                    <w:rPr>
                      <w:rFonts w:ascii="Cambria Math" w:hAnsi="Cambria Math" w:cs="Arial"/>
                    </w:rPr>
                    <m:t>t</m:t>
                  </m:r>
                </m:e>
              </m:d>
            </m:e>
          </m:nary>
        </m:oMath>
      </m:oMathPara>
    </w:p>
    <w:p w14:paraId="524783AC" w14:textId="77777777" w:rsidR="001927D8" w:rsidRPr="0098246D" w:rsidRDefault="001927D8" w:rsidP="001927D8">
      <w:pPr>
        <w:jc w:val="both"/>
      </w:pPr>
      <w:r w:rsidRPr="0098246D">
        <w:t xml:space="preserve">where N=30, as there are 10 minutes and each minute there is 3 data points, f(t) is the value of feature f at time t. </w:t>
      </w:r>
    </w:p>
    <w:p w14:paraId="1C9333CE" w14:textId="77777777" w:rsidR="001927D8" w:rsidRPr="0098246D" w:rsidRDefault="001927D8" w:rsidP="001927D8">
      <w:pPr>
        <w:jc w:val="both"/>
      </w:pPr>
      <w:r w:rsidRPr="0098246D">
        <w:t xml:space="preserve">The second is a moving baseline, which is the average of the respective feature in a 10-minute period that spans from 15th minute to 5th minute prior to the current time, that is, </w:t>
      </w:r>
    </w:p>
    <w:p w14:paraId="563722E7" w14:textId="77777777" w:rsidR="001927D8" w:rsidRPr="0098246D" w:rsidRDefault="001927D8" w:rsidP="001927D8">
      <w:pPr>
        <w:jc w:val="both"/>
      </w:pPr>
      <m:oMathPara>
        <m:oMath>
          <m:r>
            <w:rPr>
              <w:rFonts w:ascii="Cambria Math" w:hAnsi="Cambria Math" w:cs="Arial"/>
            </w:rPr>
            <m:t>baseline=</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t=i-45</m:t>
              </m:r>
            </m:sub>
            <m:sup>
              <m:r>
                <w:rPr>
                  <w:rFonts w:ascii="Cambria Math" w:hAnsi="Cambria Math" w:cs="Arial"/>
                </w:rPr>
                <m:t>i-15</m:t>
              </m:r>
            </m:sup>
            <m:e>
              <m:r>
                <w:rPr>
                  <w:rFonts w:ascii="Cambria Math" w:hAnsi="Cambria Math" w:cs="Arial"/>
                </w:rPr>
                <m:t>f</m:t>
              </m:r>
              <m:d>
                <m:dPr>
                  <m:ctrlPr>
                    <w:rPr>
                      <w:rFonts w:ascii="Cambria Math" w:hAnsi="Cambria Math" w:cs="Arial"/>
                      <w:i/>
                    </w:rPr>
                  </m:ctrlPr>
                </m:dPr>
                <m:e>
                  <m:r>
                    <w:rPr>
                      <w:rFonts w:ascii="Cambria Math" w:hAnsi="Cambria Math" w:cs="Arial"/>
                    </w:rPr>
                    <m:t>t</m:t>
                  </m:r>
                </m:e>
              </m:d>
            </m:e>
          </m:nary>
        </m:oMath>
      </m:oMathPara>
    </w:p>
    <w:p w14:paraId="1C42D32F" w14:textId="77777777" w:rsidR="001927D8" w:rsidRPr="0098246D" w:rsidRDefault="001927D8" w:rsidP="001927D8">
      <w:pPr>
        <w:jc w:val="both"/>
      </w:pPr>
    </w:p>
    <w:p w14:paraId="4AAC6EB1" w14:textId="77777777" w:rsidR="001927D8" w:rsidRPr="0098246D" w:rsidRDefault="001927D8" w:rsidP="001927D8">
      <w:pPr>
        <w:jc w:val="both"/>
      </w:pPr>
      <w:r w:rsidRPr="0098246D">
        <w:t>where N=30, i is the current time, and f(t) is the value of feature f at time t.</w:t>
      </w:r>
    </w:p>
    <w:p w14:paraId="541F541E" w14:textId="77777777" w:rsidR="001927D8" w:rsidRPr="0098246D" w:rsidRDefault="001927D8" w:rsidP="001927D8">
      <w:pPr>
        <w:jc w:val="both"/>
      </w:pPr>
      <w:r w:rsidRPr="0098246D">
        <w:t xml:space="preserve">The third is also a moving baseline, which is the average of the respective feature from the beginning when the data is acquired to the current time, that is, </w:t>
      </w:r>
    </w:p>
    <w:p w14:paraId="50EAD83E" w14:textId="77777777" w:rsidR="001927D8" w:rsidRPr="0098246D" w:rsidRDefault="001927D8" w:rsidP="001927D8">
      <w:pPr>
        <w:jc w:val="both"/>
      </w:pPr>
      <m:oMathPara>
        <m:oMath>
          <m:r>
            <w:rPr>
              <w:rFonts w:ascii="Cambria Math" w:hAnsi="Cambria Math" w:cs="Arial"/>
            </w:rPr>
            <m:t>baseline=</m:t>
          </m:r>
          <m:f>
            <m:fPr>
              <m:ctrlPr>
                <w:rPr>
                  <w:rFonts w:ascii="Cambria Math" w:hAnsi="Cambria Math" w:cs="Arial"/>
                  <w:i/>
                </w:rPr>
              </m:ctrlPr>
            </m:fPr>
            <m:num>
              <m:r>
                <w:rPr>
                  <w:rFonts w:ascii="Cambria Math" w:hAnsi="Cambria Math" w:cs="Arial"/>
                </w:rPr>
                <m:t>1</m:t>
              </m:r>
            </m:num>
            <m:den>
              <m:r>
                <w:rPr>
                  <w:rFonts w:ascii="Cambria Math" w:hAnsi="Cambria Math" w:cs="Arial"/>
                </w:rPr>
                <m:t>M</m:t>
              </m:r>
            </m:den>
          </m:f>
          <m:nary>
            <m:naryPr>
              <m:chr m:val="∑"/>
              <m:limLoc m:val="undOvr"/>
              <m:ctrlPr>
                <w:rPr>
                  <w:rFonts w:ascii="Cambria Math" w:hAnsi="Cambria Math" w:cs="Arial"/>
                  <w:i/>
                </w:rPr>
              </m:ctrlPr>
            </m:naryPr>
            <m:sub>
              <m:r>
                <w:rPr>
                  <w:rFonts w:ascii="Cambria Math" w:hAnsi="Cambria Math" w:cs="Arial"/>
                </w:rPr>
                <m:t>t=1</m:t>
              </m:r>
            </m:sub>
            <m:sup>
              <m:r>
                <w:rPr>
                  <w:rFonts w:ascii="Cambria Math" w:hAnsi="Cambria Math" w:cs="Arial"/>
                </w:rPr>
                <m:t>i</m:t>
              </m:r>
            </m:sup>
            <m:e>
              <m:r>
                <w:rPr>
                  <w:rFonts w:ascii="Cambria Math" w:hAnsi="Cambria Math" w:cs="Arial"/>
                </w:rPr>
                <m:t>f(t)</m:t>
              </m:r>
            </m:e>
          </m:nary>
        </m:oMath>
      </m:oMathPara>
    </w:p>
    <w:p w14:paraId="5C769817" w14:textId="77777777" w:rsidR="001927D8" w:rsidRPr="0098246D" w:rsidRDefault="001927D8" w:rsidP="001927D8">
      <w:pPr>
        <w:jc w:val="both"/>
      </w:pPr>
    </w:p>
    <w:p w14:paraId="4CB594D4" w14:textId="77777777" w:rsidR="001927D8" w:rsidRPr="0098246D" w:rsidRDefault="001927D8" w:rsidP="001927D8">
      <w:pPr>
        <w:jc w:val="both"/>
      </w:pPr>
      <w:r w:rsidRPr="0098246D">
        <w:t>where i is the current time, M is the number of data points from the beginning of data is acquired to the current time, and f(t) is the value of feature f at time t.</w:t>
      </w:r>
    </w:p>
    <w:p w14:paraId="6D1B6720" w14:textId="77777777" w:rsidR="001927D8" w:rsidRPr="0098246D" w:rsidRDefault="001927D8" w:rsidP="001927D8">
      <w:pPr>
        <w:jc w:val="both"/>
      </w:pPr>
    </w:p>
    <w:p w14:paraId="4F5015DC" w14:textId="77777777" w:rsidR="001927D8" w:rsidRPr="0098246D" w:rsidRDefault="001927D8" w:rsidP="001927D8">
      <w:pPr>
        <w:jc w:val="both"/>
      </w:pPr>
      <w:r w:rsidRPr="0098246D">
        <w:t xml:space="preserve">The delta-change features are computed for all 20-second averaged features described above, that is: </w:t>
      </w:r>
    </w:p>
    <w:p w14:paraId="4E636DAA" w14:textId="77777777" w:rsidR="001927D8" w:rsidRPr="0098246D" w:rsidRDefault="001927D8" w:rsidP="001927D8">
      <w:pPr>
        <w:pStyle w:val="ListParagraph"/>
        <w:spacing w:line="240" w:lineRule="auto"/>
        <w:ind w:left="2160" w:firstLine="720"/>
        <w:jc w:val="both"/>
        <w:rPr>
          <w:rFonts w:ascii="Arial" w:hAnsi="Arial"/>
        </w:rPr>
      </w:pPr>
      <w:r w:rsidRPr="0098246D">
        <w:rPr>
          <w:rFonts w:ascii="Symbol" w:hAnsi="Symbol"/>
          <w:i/>
        </w:rPr>
        <w:t></w:t>
      </w:r>
      <w:r w:rsidRPr="0098246D">
        <w:rPr>
          <w:rFonts w:ascii="Arial" w:hAnsi="Arial"/>
          <w:i/>
        </w:rPr>
        <w:t>f(t) = f(t) - baseline</w:t>
      </w:r>
    </w:p>
    <w:p w14:paraId="5772FD4E" w14:textId="77777777" w:rsidR="001927D8" w:rsidRPr="0098246D" w:rsidRDefault="001927D8" w:rsidP="001927D8">
      <w:pPr>
        <w:jc w:val="both"/>
      </w:pPr>
      <w:r w:rsidRPr="0098246D">
        <w:t xml:space="preserve">where </w:t>
      </w:r>
      <w:r w:rsidRPr="0098246D">
        <w:rPr>
          <w:rFonts w:ascii="Symbol" w:hAnsi="Symbol"/>
          <w:i/>
        </w:rPr>
        <w:t></w:t>
      </w:r>
      <w:r w:rsidRPr="0098246D">
        <w:rPr>
          <w:rFonts w:ascii="Arial" w:hAnsi="Arial"/>
          <w:i/>
        </w:rPr>
        <w:t xml:space="preserve">f(t) </w:t>
      </w:r>
      <w:r w:rsidRPr="0098246D">
        <w:t xml:space="preserve">is the delta-change feature of feature f at time t, and baseline is calculated from one of the above two ways. </w:t>
      </w:r>
    </w:p>
    <w:p w14:paraId="716C7E69" w14:textId="202E8C78" w:rsidR="001927D8" w:rsidRPr="0098246D" w:rsidRDefault="001927D8" w:rsidP="001927D8">
      <w:pPr>
        <w:jc w:val="both"/>
      </w:pPr>
      <w:r w:rsidRPr="0098246D">
        <w:t>At this point, the total number of features extracted is 3,022 features (</w:t>
      </w:r>
      <w:r w:rsidR="00BF1A75" w:rsidRPr="0098246D">
        <w:t>Figure 1 - Full manuscript</w:t>
      </w:r>
      <w:r w:rsidRPr="0098246D">
        <w:t>).</w:t>
      </w:r>
    </w:p>
    <w:p w14:paraId="6A3A839E" w14:textId="77777777" w:rsidR="001927D8" w:rsidRPr="0098246D" w:rsidRDefault="001927D8" w:rsidP="001927D8">
      <w:pPr>
        <w:jc w:val="both"/>
      </w:pPr>
    </w:p>
    <w:p w14:paraId="61D83FCE" w14:textId="77777777" w:rsidR="001927D8" w:rsidRPr="0098246D" w:rsidRDefault="001927D8" w:rsidP="001927D8">
      <w:pPr>
        <w:jc w:val="both"/>
        <w:rPr>
          <w:i/>
        </w:rPr>
      </w:pPr>
      <w:r w:rsidRPr="0098246D">
        <w:rPr>
          <w:i/>
        </w:rPr>
        <w:t>Combinatorial features</w:t>
      </w:r>
    </w:p>
    <w:p w14:paraId="4014A1E5" w14:textId="35F7759F" w:rsidR="001927D8" w:rsidRPr="0098246D" w:rsidRDefault="009B14E2" w:rsidP="001927D8">
      <w:pPr>
        <w:jc w:val="both"/>
      </w:pPr>
      <w:r w:rsidRPr="0098246D">
        <w:rPr>
          <w:b/>
          <w:noProof/>
        </w:rPr>
        <mc:AlternateContent>
          <mc:Choice Requires="wps">
            <w:drawing>
              <wp:anchor distT="0" distB="0" distL="114300" distR="114300" simplePos="0" relativeHeight="251664384" behindDoc="0" locked="0" layoutInCell="1" allowOverlap="1" wp14:anchorId="19FA34DC" wp14:editId="487B3035">
                <wp:simplePos x="0" y="0"/>
                <wp:positionH relativeFrom="column">
                  <wp:posOffset>3086100</wp:posOffset>
                </wp:positionH>
                <wp:positionV relativeFrom="paragraph">
                  <wp:posOffset>2513330</wp:posOffset>
                </wp:positionV>
                <wp:extent cx="2286000" cy="10287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2860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E7D14F" w14:textId="6EF06494" w:rsidR="00335A25" w:rsidRPr="00F45C01" w:rsidRDefault="00335A25" w:rsidP="00F45C01">
                            <w:pPr>
                              <w:jc w:val="center"/>
                              <w:rPr>
                                <w:sz w:val="22"/>
                              </w:rPr>
                            </w:pPr>
                            <w:r w:rsidRPr="00F45C01">
                              <w:rPr>
                                <w:b/>
                                <w:sz w:val="22"/>
                              </w:rPr>
                              <w:t>Figure 1 Supplementary Content. Graphic Representation describing calculation of Combinatorial fe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9FA34DC" id="_x0000_t202" coordsize="21600,21600" o:spt="202" path="m,l,21600r21600,l21600,xe">
                <v:stroke joinstyle="miter"/>
                <v:path gradientshapeok="t" o:connecttype="rect"/>
              </v:shapetype>
              <v:shape id="Text Box 1" o:spid="_x0000_s1026" type="#_x0000_t202" style="position:absolute;left:0;text-align:left;margin-left:243pt;margin-top:197.9pt;width:180pt;height: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" filled="f" stroked="f">
                <v:textbox>
                  <w:txbxContent>
                    <w:p w14:paraId="75E7D14F" w14:textId="6EF06494" w:rsidR="00335A25" w:rsidRPr="00F45C01" w:rsidRDefault="00335A25" w:rsidP="00F45C01">
                      <w:pPr>
                        <w:jc w:val="center"/>
                        <w:rPr>
                          <w:sz w:val="22"/>
                        </w:rPr>
                      </w:pPr>
                      <w:r w:rsidRPr="00F45C01">
                        <w:rPr>
                          <w:b/>
                          <w:sz w:val="22"/>
                        </w:rPr>
                        <w:t>Figure 1 Supplementary Content. Graphic Representation describing calculation of Combinatorial features</w:t>
                      </w:r>
                    </w:p>
                  </w:txbxContent>
                </v:textbox>
                <w10:wrap type="square"/>
              </v:shape>
            </w:pict>
          </mc:Fallback>
        </mc:AlternateContent>
      </w:r>
      <w:r w:rsidR="00F45C01" w:rsidRPr="0098246D">
        <w:rPr>
          <w:noProof/>
        </w:rPr>
        <w:drawing>
          <wp:anchor distT="0" distB="0" distL="114300" distR="114300" simplePos="0" relativeHeight="251663360" behindDoc="0" locked="0" layoutInCell="1" allowOverlap="1" wp14:anchorId="03766F06" wp14:editId="38F53FD0">
            <wp:simplePos x="0" y="0"/>
            <wp:positionH relativeFrom="column">
              <wp:posOffset>2857500</wp:posOffset>
            </wp:positionH>
            <wp:positionV relativeFrom="paragraph">
              <wp:posOffset>113030</wp:posOffset>
            </wp:positionV>
            <wp:extent cx="2576830" cy="2254250"/>
            <wp:effectExtent l="0" t="0" r="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6830" cy="2254250"/>
                    </a:xfrm>
                    <a:prstGeom prst="rect">
                      <a:avLst/>
                    </a:prstGeom>
                    <a:noFill/>
                    <a:ln>
                      <a:noFill/>
                    </a:ln>
                  </pic:spPr>
                </pic:pic>
              </a:graphicData>
            </a:graphic>
            <wp14:sizeRelH relativeFrom="page">
              <wp14:pctWidth>0</wp14:pctWidth>
            </wp14:sizeRelH>
            <wp14:sizeRelV relativeFrom="page">
              <wp14:pctHeight>0</wp14:pctHeight>
            </wp14:sizeRelV>
          </wp:anchor>
        </w:drawing>
      </w:r>
      <w:r w:rsidR="001927D8" w:rsidRPr="0098246D">
        <w:t>Combinatorial features are generated using power combinations of all features described in the sections above.  Combinatorial features are calculated because they may provide extra information or better prediction than individual features. The individual features are mostly linear while the combinatorial features provide information about interaction effects and/or nonlinear effects.  A simple example of a clinically adopted combinatorial feature is the shock index, which is the ratio of heart rate to systolic blood pressure</w:t>
      </w:r>
      <w:r w:rsidR="001927D8" w:rsidRPr="0098246D">
        <w:fldChar w:fldCharType="begin"/>
      </w:r>
      <w:r w:rsidR="00511FC7" w:rsidRPr="0098246D">
        <w:instrText xml:space="preserve"> ADDIN EN.CITE &lt;EndNote&gt;&lt;Cite&gt;&lt;Author&gt;Allgower&lt;/Author&gt;&lt;Year&gt;1967&lt;/Year&gt;&lt;RecNum&gt;13&lt;/RecNum&gt;&lt;DisplayText&gt;&lt;style face="superscript"&gt;16&lt;/style&gt;&lt;/DisplayText&gt;&lt;record&gt;&lt;rec-number&gt;13&lt;/rec-number&gt;&lt;foreign-keys&gt;&lt;key app="EN" db-id="s0fwdp9wf0erzmew0xpvws2oever5vx2taaf" timestamp="1481135557"&gt;13&lt;/key&gt;&lt;/foreign-keys&gt;&lt;ref-type name="Journal Article"&gt;17&lt;/ref-type&gt;&lt;contributors&gt;&lt;authors&gt;&lt;author&gt;Allgower, M.&lt;/author&gt;&lt;author&gt;Burri, C.&lt;/author&gt;&lt;/authors&gt;&lt;/contributors&gt;&lt;titles&gt;&lt;title&gt;[&amp;quot;Shock index&amp;quot;]&lt;/title&gt;&lt;secondary-title&gt;Dtsch Med Wochenschr&lt;/secondary-title&gt;&lt;/titles&gt;&lt;periodical&gt;&lt;full-title&gt;Dtsch Med Wochenschr&lt;/full-title&gt;&lt;/periodical&gt;&lt;pages&gt;1947-50&lt;/pages&gt;&lt;volume&gt;92&lt;/volume&gt;&lt;number&gt;43&lt;/number&gt;&lt;keywords&gt;&lt;keyword&gt;*Blood Pressure&lt;/keyword&gt;&lt;keyword&gt;*Blood Volume&lt;/keyword&gt;&lt;keyword&gt;Blood Volume Determination&lt;/keyword&gt;&lt;keyword&gt;Embolism, Fat/physiopathology&lt;/keyword&gt;&lt;keyword&gt;Gastrointestinal Hemorrhage/physiopathology&lt;/keyword&gt;&lt;keyword&gt;Humans&lt;/keyword&gt;&lt;keyword&gt;Hypertension/physiopathology&lt;/keyword&gt;&lt;keyword&gt;Male&lt;/keyword&gt;&lt;keyword&gt;Peritonitis/physiopathology&lt;/keyword&gt;&lt;keyword&gt;*Pulse&lt;/keyword&gt;&lt;keyword&gt;Sepsis/physiopathology&lt;/keyword&gt;&lt;keyword&gt;Serum Albumin, Radio-Iodinated&lt;/keyword&gt;&lt;keyword&gt;Shock, Hemorrhagic/*diagnosis/physiopathology&lt;/keyword&gt;&lt;/keywords&gt;&lt;dates&gt;&lt;year&gt;1967&lt;/year&gt;&lt;pub-dates&gt;&lt;date&gt;Oct 27&lt;/date&gt;&lt;/pub-dates&gt;&lt;/dates&gt;&lt;orig-pub&gt;&amp;quot;Schockindex&amp;quot;.&lt;/orig-pub&gt;&lt;isbn&gt;0012-0472 (Print)&amp;#xD;0012-0472 (Linking)&lt;/isbn&gt;&lt;accession-num&gt;5299769&lt;/accession-num&gt;&lt;urls&gt;&lt;related-urls&gt;&lt;url&gt;http://www.ncbi.nlm.nih.gov/pubmed/5299769&lt;/url&gt;&lt;/related-urls&gt;&lt;/urls&gt;&lt;electronic-resource-num&gt;10.1055/s-0028-1106070&lt;/electronic-resource-num&gt;&lt;/record&gt;&lt;/Cite&gt;&lt;/EndNote&gt;</w:instrText>
      </w:r>
      <w:r w:rsidR="001927D8" w:rsidRPr="0098246D">
        <w:fldChar w:fldCharType="separate"/>
      </w:r>
      <w:r w:rsidR="00511FC7" w:rsidRPr="0098246D">
        <w:rPr>
          <w:noProof/>
          <w:vertAlign w:val="superscript"/>
        </w:rPr>
        <w:t>16</w:t>
      </w:r>
      <w:r w:rsidR="001927D8" w:rsidRPr="0098246D">
        <w:fldChar w:fldCharType="end"/>
      </w:r>
      <w:r w:rsidR="001927D8" w:rsidRPr="0098246D">
        <w:t>. The shock index is a better indicator of acute blood loss than heart rate or the systolic pressure alone because heart rate typically rises while systolic pressure typically drops</w:t>
      </w:r>
      <w:r w:rsidR="001927D8" w:rsidRPr="0098246D">
        <w:fldChar w:fldCharType="begin"/>
      </w:r>
      <w:r w:rsidR="00511FC7" w:rsidRPr="0098246D">
        <w:instrText xml:space="preserve"> ADDIN EN.CITE &lt;EndNote&gt;&lt;Cite&gt;&lt;Author&gt;Durukan&lt;/Author&gt;&lt;Year&gt;2009&lt;/Year&gt;&lt;RecNum&gt;6&lt;/RecNum&gt;&lt;DisplayText&gt;&lt;style face="superscript"&gt;17&lt;/style&gt;&lt;/DisplayText&gt;&lt;record&gt;&lt;rec-number&gt;6&lt;/rec-number&gt;&lt;foreign-keys&gt;&lt;key app="EN" db-id="s0fwdp9wf0erzmew0xpvws2oever5vx2taaf" timestamp="1478543170"&gt;6&lt;/key&gt;&lt;/foreign-keys&gt;&lt;ref-type name="Journal Article"&gt;17&lt;/ref-type&gt;&lt;contributors&gt;&lt;authors&gt;&lt;author&gt;Durukan, P.&lt;/author&gt;&lt;author&gt;Ikizceli, I.&lt;/author&gt;&lt;author&gt;Akdur, O.&lt;/author&gt;&lt;author&gt;Ozkan, S.&lt;/author&gt;&lt;author&gt;Sozuer, E. M.&lt;/author&gt;&lt;author&gt;Avsarogullari, L.&lt;/author&gt;&lt;author&gt;Akpinar, G.&lt;/author&gt;&lt;/authors&gt;&lt;/contributors&gt;&lt;auth-address&gt;Ikizceli, I&amp;#xD;Erciyes Univ, Fac Med, Dept Emergency Med, Kayseri, Turkey&amp;#xD;Erciyes Univ, Fac Med, Dept Emergency Med, Kayseri, Turkey&amp;#xD;Erciyes Univ, Fac Med, Dept Emergency Med, Kayseri, Turkey&lt;/auth-address&gt;&lt;titles&gt;&lt;title&gt;Use of the shock index to diagnose acute hypovolemia&lt;/title&gt;&lt;secondary-title&gt;Turkish Journal of Medical Sciences&lt;/secondary-title&gt;&lt;alt-title&gt;Turk J Med Sci&lt;/alt-title&gt;&lt;/titles&gt;&lt;periodical&gt;&lt;full-title&gt;Turkish Journal of Medical Sciences&lt;/full-title&gt;&lt;abbr-1&gt;Turk J Med Sci&lt;/abbr-1&gt;&lt;/periodical&gt;&lt;alt-periodical&gt;&lt;full-title&gt;Turkish Journal of Medical Sciences&lt;/full-title&gt;&lt;abbr-1&gt;Turk J Med Sci&lt;/abbr-1&gt;&lt;/alt-periodical&gt;&lt;pages&gt;833-835&lt;/pages&gt;&lt;volume&gt;39&lt;/volume&gt;&lt;number&gt;6&lt;/number&gt;&lt;keywords&gt;&lt;keyword&gt;blood donors&lt;/keyword&gt;&lt;keyword&gt;diagnosis&lt;/keyword&gt;&lt;keyword&gt;hypovolemia&lt;/keyword&gt;&lt;keyword&gt;shock&lt;/keyword&gt;&lt;keyword&gt;vital signs&lt;/keyword&gt;&lt;keyword&gt;pregnancy&lt;/keyword&gt;&lt;/keywords&gt;&lt;dates&gt;&lt;year&gt;2009&lt;/year&gt;&lt;pub-dates&gt;&lt;date&gt;Dec&lt;/date&gt;&lt;/pub-dates&gt;&lt;/dates&gt;&lt;isbn&gt;1300-0144&lt;/isbn&gt;&lt;accession-num&gt;WOS:000273310100002&lt;/accession-num&gt;&lt;urls&gt;&lt;related-urls&gt;&lt;url&gt;&amp;lt;Go to ISI&amp;gt;://WOS:000273310100002&lt;/url&gt;&lt;/related-urls&gt;&lt;/urls&gt;&lt;electronic-resource-num&gt;10.3906/sag-0710-10&lt;/electronic-resource-num&gt;&lt;language&gt;English&lt;/language&gt;&lt;/record&gt;&lt;/Cite&gt;&lt;/EndNote&gt;</w:instrText>
      </w:r>
      <w:r w:rsidR="001927D8" w:rsidRPr="0098246D">
        <w:fldChar w:fldCharType="separate"/>
      </w:r>
      <w:r w:rsidR="00511FC7" w:rsidRPr="0098246D">
        <w:rPr>
          <w:noProof/>
          <w:vertAlign w:val="superscript"/>
        </w:rPr>
        <w:t>17</w:t>
      </w:r>
      <w:r w:rsidR="001927D8" w:rsidRPr="0098246D">
        <w:fldChar w:fldCharType="end"/>
      </w:r>
      <w:r w:rsidR="001927D8" w:rsidRPr="0098246D">
        <w:t xml:space="preserve"> as a way of compensation.  When the blood loss is not significant, the change of heart rate and systolic pressure might be small, while their ratio might be high. Combinatorial features are calculated as shown </w:t>
      </w:r>
      <w:r w:rsidR="00B826C4" w:rsidRPr="0098246D">
        <w:t>in Figure 1 – Supplementary Content</w:t>
      </w:r>
      <w:r w:rsidR="001927D8" w:rsidRPr="0098246D">
        <w:t xml:space="preserve">. </w:t>
      </w:r>
    </w:p>
    <w:p w14:paraId="73881C82" w14:textId="77777777" w:rsidR="00F45C01" w:rsidRPr="0098246D" w:rsidRDefault="00F45C01" w:rsidP="001927D8">
      <w:pPr>
        <w:jc w:val="both"/>
      </w:pPr>
    </w:p>
    <w:p w14:paraId="0845EA41" w14:textId="5E45332D" w:rsidR="00AE2250" w:rsidRPr="0098246D" w:rsidRDefault="00AE2250" w:rsidP="00AE2250">
      <w:pPr>
        <w:rPr>
          <w:b/>
        </w:rPr>
      </w:pPr>
      <w:r w:rsidRPr="0098246D">
        <w:rPr>
          <w:rFonts w:cs="Arial"/>
          <w:i/>
        </w:rPr>
        <w:lastRenderedPageBreak/>
        <w:t>Analysis of hypotension prediction compared to actual occurrence of hypotensive events (</w:t>
      </w:r>
      <w:r w:rsidRPr="0098246D">
        <w:rPr>
          <w:rFonts w:cs="Arial" w:hint="eastAsia"/>
          <w:i/>
        </w:rPr>
        <w:t xml:space="preserve"> </w:t>
      </w:r>
      <w:r w:rsidR="00060684">
        <w:rPr>
          <w:rFonts w:cs="Arial"/>
          <w:i/>
        </w:rPr>
        <w:t>Hypotension Prediction Index (HPI)</w:t>
      </w:r>
      <w:r w:rsidRPr="0098246D">
        <w:rPr>
          <w:rFonts w:cs="Arial"/>
          <w:i/>
        </w:rPr>
        <w:t xml:space="preserve"> </w:t>
      </w:r>
      <w:r w:rsidR="00060684">
        <w:rPr>
          <w:rFonts w:cs="Arial"/>
          <w:i/>
        </w:rPr>
        <w:t xml:space="preserve">algorithm </w:t>
      </w:r>
      <w:r w:rsidRPr="0098246D">
        <w:rPr>
          <w:rFonts w:cs="Arial"/>
          <w:i/>
        </w:rPr>
        <w:t>and Frequency of Hypotension Analysis)</w:t>
      </w:r>
    </w:p>
    <w:p w14:paraId="7D38669C" w14:textId="74727C21" w:rsidR="00AE2250" w:rsidRDefault="00060684" w:rsidP="00AE2250">
      <w:r>
        <w:rPr>
          <w:noProof/>
        </w:rPr>
        <w:t>The algorithm</w:t>
      </w:r>
      <w:r w:rsidR="00AE2250" w:rsidRPr="0098246D">
        <w:t xml:space="preserve"> </w:t>
      </w:r>
      <w:r>
        <w:t xml:space="preserve">output </w:t>
      </w:r>
      <w:r w:rsidR="00AE2250" w:rsidRPr="0098246D">
        <w:t xml:space="preserve">as a </w:t>
      </w:r>
      <w:r>
        <w:t>prediction</w:t>
      </w:r>
      <w:r w:rsidR="00AE2250" w:rsidRPr="0098246D">
        <w:t xml:space="preserve"> should be close to the relative frequency of occurrence of hypotensive events, with a high degree of certainty for a sufficiently large data set. In this analysis, we plotted the frequency of occurrence of hypotensive events in the data samples at different ranges of </w:t>
      </w:r>
      <w:r>
        <w:t>the algorithm output</w:t>
      </w:r>
      <w:r w:rsidR="00AE2250" w:rsidRPr="0098246D">
        <w:t xml:space="preserve">. The analysis was performed as follow: 1) Hypotensive episodes were defined as MAP &lt; 65mmHg for at least 1 minute , 2) Event samples were taken backwards exactly ‘t’ minutes prior to the start of a hypotensive episode (t = 5, 10, 15, 20) (Figure 2 – Supplementary Content), 3) Non-hypotensive episodes were at least 20 minutes away from any event and had a MAP &gt; 75mmHg, 4) Non-event samples were taken as the midpoint of every 30 minute non-hypotensive episode (Figure 2 – Supplementary Content), 5) All </w:t>
      </w:r>
      <w:r>
        <w:t>algorithm output</w:t>
      </w:r>
      <w:r w:rsidR="00AE2250" w:rsidRPr="0098246D">
        <w:t xml:space="preserve"> values for the above event and non-event samples, for a given data set, were accumulated and segmented into </w:t>
      </w:r>
      <w:r>
        <w:t>algorithm output</w:t>
      </w:r>
      <w:r w:rsidR="00AE2250" w:rsidRPr="0098246D">
        <w:t xml:space="preserve"> bins, and 6) For each bin, the % of event samples in that bin was the rate of events, as the event samples have an event happening in ‘t’ minutes.</w:t>
      </w:r>
    </w:p>
    <w:p w14:paraId="6FC91F43" w14:textId="7CD83449" w:rsidR="00194C71" w:rsidRDefault="006869A4" w:rsidP="00AE2250">
      <w:r w:rsidRPr="00194C71">
        <w:rPr>
          <w:noProof/>
        </w:rPr>
        <mc:AlternateContent>
          <mc:Choice Requires="wpg">
            <w:drawing>
              <wp:anchor distT="0" distB="0" distL="114300" distR="114300" simplePos="0" relativeHeight="251662848" behindDoc="0" locked="0" layoutInCell="1" allowOverlap="1" wp14:anchorId="605EF3A2" wp14:editId="4AA566D6">
                <wp:simplePos x="0" y="0"/>
                <wp:positionH relativeFrom="column">
                  <wp:posOffset>0</wp:posOffset>
                </wp:positionH>
                <wp:positionV relativeFrom="paragraph">
                  <wp:posOffset>182245</wp:posOffset>
                </wp:positionV>
                <wp:extent cx="5334000" cy="4258945"/>
                <wp:effectExtent l="0" t="0" r="0" b="8255"/>
                <wp:wrapNone/>
                <wp:docPr id="143" name="Group 1"/>
                <wp:cNvGraphicFramePr/>
                <a:graphic xmlns:a="http://schemas.openxmlformats.org/drawingml/2006/main">
                  <a:graphicData uri="http://schemas.microsoft.com/office/word/2010/wordprocessingGroup">
                    <wpg:wgp>
                      <wpg:cNvGrpSpPr/>
                      <wpg:grpSpPr>
                        <a:xfrm>
                          <a:off x="0" y="0"/>
                          <a:ext cx="5334000" cy="4258945"/>
                          <a:chOff x="0" y="0"/>
                          <a:chExt cx="5334000" cy="4258946"/>
                        </a:xfrm>
                      </wpg:grpSpPr>
                      <wpg:grpSp>
                        <wpg:cNvPr id="144" name="Group 144"/>
                        <wpg:cNvGrpSpPr/>
                        <wpg:grpSpPr>
                          <a:xfrm>
                            <a:off x="0" y="0"/>
                            <a:ext cx="5334000" cy="4258946"/>
                            <a:chOff x="0" y="0"/>
                            <a:chExt cx="5334000" cy="4259480"/>
                          </a:xfrm>
                        </wpg:grpSpPr>
                        <pic:pic xmlns:pic="http://schemas.openxmlformats.org/drawingml/2006/picture">
                          <pic:nvPicPr>
                            <pic:cNvPr id="145" name="Picture 145"/>
                            <pic:cNvPicPr>
                              <a:picLocks noChangeAspect="1"/>
                            </pic:cNvPicPr>
                          </pic:nvPicPr>
                          <pic:blipFill>
                            <a:blip r:embed="rId9"/>
                            <a:stretch>
                              <a:fillRect/>
                            </a:stretch>
                          </pic:blipFill>
                          <pic:spPr>
                            <a:xfrm>
                              <a:off x="0" y="258980"/>
                              <a:ext cx="5334000" cy="4000500"/>
                            </a:xfrm>
                            <a:prstGeom prst="rect">
                              <a:avLst/>
                            </a:prstGeom>
                          </pic:spPr>
                        </pic:pic>
                        <wps:wsp>
                          <wps:cNvPr id="146" name="Straight Connector 146"/>
                          <wps:cNvCnPr/>
                          <wps:spPr>
                            <a:xfrm>
                              <a:off x="4419599" y="307777"/>
                              <a:ext cx="0" cy="3513953"/>
                            </a:xfrm>
                            <a:prstGeom prst="line">
                              <a:avLst/>
                            </a:prstGeom>
                            <a:ln/>
                          </wps:spPr>
                          <wps:style>
                            <a:lnRef idx="1">
                              <a:schemeClr val="dk1"/>
                            </a:lnRef>
                            <a:fillRef idx="0">
                              <a:schemeClr val="dk1"/>
                            </a:fillRef>
                            <a:effectRef idx="0">
                              <a:schemeClr val="dk1"/>
                            </a:effectRef>
                            <a:fontRef idx="minor">
                              <a:schemeClr val="tx1"/>
                            </a:fontRef>
                          </wps:style>
                          <wps:bodyPr/>
                        </wps:wsp>
                        <wps:wsp>
                          <wps:cNvPr id="147" name="TextBox 14"/>
                          <wps:cNvSpPr txBox="1"/>
                          <wps:spPr>
                            <a:xfrm>
                              <a:off x="3554623" y="0"/>
                              <a:ext cx="1680210" cy="508699"/>
                            </a:xfrm>
                            <a:prstGeom prst="rect">
                              <a:avLst/>
                            </a:prstGeom>
                            <a:noFill/>
                          </wps:spPr>
                          <wps:txbx>
                            <w:txbxContent>
                              <w:p w14:paraId="60E28D54" w14:textId="77777777" w:rsidR="00194C71" w:rsidRDefault="00194C71" w:rsidP="00194C71">
                                <w:pPr>
                                  <w:pStyle w:val="NormalWeb"/>
                                  <w:spacing w:before="0" w:beforeAutospacing="0" w:after="0" w:afterAutospacing="0"/>
                                </w:pPr>
                                <w:r>
                                  <w:rPr>
                                    <w:rFonts w:ascii="Cambria" w:eastAsia="MS Mincho" w:hAnsi="Cambria"/>
                                    <w:color w:val="000000"/>
                                    <w:kern w:val="24"/>
                                    <w:sz w:val="28"/>
                                    <w:szCs w:val="28"/>
                                  </w:rPr>
                                  <w:t>Start of Hypotension</w:t>
                                </w:r>
                              </w:p>
                            </w:txbxContent>
                          </wps:txbx>
                          <wps:bodyPr wrap="square" rtlCol="0">
                            <a:spAutoFit/>
                          </wps:bodyPr>
                        </wps:wsp>
                        <wps:wsp>
                          <wps:cNvPr id="148" name="TextBox 16"/>
                          <wps:cNvSpPr txBox="1"/>
                          <wps:spPr>
                            <a:xfrm>
                              <a:off x="2207745" y="8236"/>
                              <a:ext cx="1217295" cy="299758"/>
                            </a:xfrm>
                            <a:prstGeom prst="rect">
                              <a:avLst/>
                            </a:prstGeom>
                            <a:noFill/>
                          </wps:spPr>
                          <wps:txbx>
                            <w:txbxContent>
                              <w:p w14:paraId="6E54CC92" w14:textId="77777777" w:rsidR="00194C71" w:rsidRDefault="00194C71" w:rsidP="00194C71">
                                <w:pPr>
                                  <w:pStyle w:val="NormalWeb"/>
                                  <w:spacing w:before="0" w:beforeAutospacing="0" w:after="0" w:afterAutospacing="0"/>
                                </w:pPr>
                                <w:r>
                                  <w:rPr>
                                    <w:rFonts w:ascii="Cambria" w:eastAsia="MS Mincho" w:hAnsi="Cambria"/>
                                    <w:color w:val="FF0000"/>
                                    <w:kern w:val="24"/>
                                    <w:sz w:val="28"/>
                                    <w:szCs w:val="28"/>
                                  </w:rPr>
                                  <w:t>Event Sample</w:t>
                                </w:r>
                              </w:p>
                            </w:txbxContent>
                          </wps:txbx>
                          <wps:bodyPr wrap="square" rtlCol="0">
                            <a:spAutoFit/>
                          </wps:bodyPr>
                        </wps:wsp>
                        <wps:wsp>
                          <wps:cNvPr id="149" name="TextBox 17"/>
                          <wps:cNvSpPr txBox="1"/>
                          <wps:spPr>
                            <a:xfrm>
                              <a:off x="574592" y="8236"/>
                              <a:ext cx="1558925" cy="508699"/>
                            </a:xfrm>
                            <a:prstGeom prst="rect">
                              <a:avLst/>
                            </a:prstGeom>
                            <a:noFill/>
                          </wps:spPr>
                          <wps:txbx>
                            <w:txbxContent>
                              <w:p w14:paraId="4638DCF2" w14:textId="77777777" w:rsidR="00194C71" w:rsidRDefault="00194C71" w:rsidP="00194C71">
                                <w:pPr>
                                  <w:pStyle w:val="NormalWeb"/>
                                  <w:spacing w:before="0" w:beforeAutospacing="0" w:after="0" w:afterAutospacing="0"/>
                                </w:pPr>
                                <w:r>
                                  <w:rPr>
                                    <w:rFonts w:ascii="Cambria" w:eastAsia="MS Mincho" w:hAnsi="Cambria"/>
                                    <w:color w:val="00B050"/>
                                    <w:kern w:val="24"/>
                                    <w:sz w:val="28"/>
                                    <w:szCs w:val="28"/>
                                  </w:rPr>
                                  <w:t>Non-event Sample</w:t>
                                </w:r>
                              </w:p>
                            </w:txbxContent>
                          </wps:txbx>
                          <wps:bodyPr wrap="square" rtlCol="0">
                            <a:spAutoFit/>
                          </wps:bodyPr>
                        </wps:wsp>
                        <wps:wsp>
                          <wps:cNvPr id="150" name="Straight Arrow Connector 150"/>
                          <wps:cNvCnPr/>
                          <wps:spPr>
                            <a:xfrm flipV="1">
                              <a:off x="3479449" y="1066172"/>
                              <a:ext cx="956626" cy="8238"/>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51" name="TextBox 20"/>
                          <wps:cNvSpPr txBox="1"/>
                          <wps:spPr>
                            <a:xfrm>
                              <a:off x="3543300" y="1099124"/>
                              <a:ext cx="930275" cy="225453"/>
                            </a:xfrm>
                            <a:prstGeom prst="rect">
                              <a:avLst/>
                            </a:prstGeom>
                            <a:noFill/>
                          </wps:spPr>
                          <wps:txbx>
                            <w:txbxContent>
                              <w:p w14:paraId="0E811CF0" w14:textId="77777777" w:rsidR="00194C71" w:rsidRDefault="00194C71" w:rsidP="00194C71">
                                <w:pPr>
                                  <w:pStyle w:val="NormalWeb"/>
                                  <w:spacing w:before="0" w:beforeAutospacing="0" w:after="0" w:afterAutospacing="0"/>
                                </w:pPr>
                                <w:r>
                                  <w:rPr>
                                    <w:rFonts w:ascii="Cambria" w:eastAsia="MS Mincho" w:hAnsi="Cambria"/>
                                    <w:b/>
                                    <w:bCs/>
                                    <w:color w:val="000000"/>
                                    <w:kern w:val="24"/>
                                    <w:sz w:val="18"/>
                                    <w:szCs w:val="18"/>
                                  </w:rPr>
                                  <w:t>15 minutes</w:t>
                                </w:r>
                              </w:p>
                            </w:txbxContent>
                          </wps:txbx>
                          <wps:bodyPr wrap="square" rtlCol="0">
                            <a:spAutoFit/>
                          </wps:bodyPr>
                        </wps:wsp>
                        <wps:wsp>
                          <wps:cNvPr id="152" name="Straight Arrow Connector 152"/>
                          <wps:cNvCnPr/>
                          <wps:spPr>
                            <a:xfrm>
                              <a:off x="2846172" y="316013"/>
                              <a:ext cx="633277" cy="51601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Straight Arrow Connector 153"/>
                          <wps:cNvCnPr>
                            <a:stCxn id="149" idx="2"/>
                          </wps:cNvCnPr>
                          <wps:spPr>
                            <a:xfrm>
                              <a:off x="1354097" y="316013"/>
                              <a:ext cx="368129" cy="454743"/>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Straight Arrow Connector 154"/>
                          <wps:cNvCnPr/>
                          <wps:spPr>
                            <a:xfrm>
                              <a:off x="762000" y="1074410"/>
                              <a:ext cx="19050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55" name="TextBox 30"/>
                          <wps:cNvSpPr txBox="1"/>
                          <wps:spPr>
                            <a:xfrm>
                              <a:off x="2730572" y="565152"/>
                              <a:ext cx="428639" cy="584775"/>
                            </a:xfrm>
                            <a:prstGeom prst="rect">
                              <a:avLst/>
                            </a:prstGeom>
                            <a:noFill/>
                          </wps:spPr>
                          <wps:txbx>
                            <w:txbxContent>
                              <w:p w14:paraId="0A3FE1AE" w14:textId="77777777" w:rsidR="00194C71" w:rsidRDefault="00194C71" w:rsidP="00194C71">
                                <w:pPr>
                                  <w:pStyle w:val="NormalWeb"/>
                                  <w:spacing w:before="0" w:beforeAutospacing="0" w:after="0" w:afterAutospacing="0"/>
                                </w:pPr>
                                <w:r>
                                  <w:rPr>
                                    <w:rFonts w:ascii="Calibri" w:eastAsia="MS Mincho" w:hAnsi="Calibri"/>
                                    <w:color w:val="000000"/>
                                    <w:kern w:val="24"/>
                                    <w:sz w:val="64"/>
                                    <w:szCs w:val="64"/>
                                  </w:rPr>
                                  <w:t>ʃʃ</w:t>
                                </w:r>
                              </w:p>
                            </w:txbxContent>
                          </wps:txbx>
                          <wps:bodyPr wrap="square" rtlCol="0">
                            <a:spAutoFit/>
                          </wps:bodyPr>
                        </wps:wsp>
                        <wps:wsp>
                          <wps:cNvPr id="156" name="TextBox 31"/>
                          <wps:cNvSpPr txBox="1"/>
                          <wps:spPr>
                            <a:xfrm>
                              <a:off x="2730572" y="3236955"/>
                              <a:ext cx="428639" cy="584775"/>
                            </a:xfrm>
                            <a:prstGeom prst="rect">
                              <a:avLst/>
                            </a:prstGeom>
                            <a:noFill/>
                          </wps:spPr>
                          <wps:txbx>
                            <w:txbxContent>
                              <w:p w14:paraId="4FC1966B" w14:textId="77777777" w:rsidR="00194C71" w:rsidRDefault="00194C71" w:rsidP="00194C71">
                                <w:pPr>
                                  <w:pStyle w:val="NormalWeb"/>
                                  <w:spacing w:before="0" w:beforeAutospacing="0" w:after="0" w:afterAutospacing="0"/>
                                </w:pPr>
                                <w:r>
                                  <w:rPr>
                                    <w:rFonts w:ascii="Calibri" w:eastAsia="MS Mincho" w:hAnsi="Calibri"/>
                                    <w:color w:val="000000"/>
                                    <w:kern w:val="24"/>
                                    <w:sz w:val="64"/>
                                    <w:szCs w:val="64"/>
                                  </w:rPr>
                                  <w:t>ʃʃ</w:t>
                                </w:r>
                              </w:p>
                            </w:txbxContent>
                          </wps:txbx>
                          <wps:bodyPr wrap="square" rtlCol="0">
                            <a:spAutoFit/>
                          </wps:bodyPr>
                        </wps:wsp>
                      </wpg:grpSp>
                      <wps:wsp>
                        <wps:cNvPr id="157" name="TextBox 20"/>
                        <wps:cNvSpPr txBox="1"/>
                        <wps:spPr>
                          <a:xfrm>
                            <a:off x="815975" y="1120140"/>
                            <a:ext cx="1828800" cy="225425"/>
                          </a:xfrm>
                          <a:prstGeom prst="rect">
                            <a:avLst/>
                          </a:prstGeom>
                          <a:noFill/>
                        </wps:spPr>
                        <wps:txbx>
                          <w:txbxContent>
                            <w:p w14:paraId="50B46847" w14:textId="77777777" w:rsidR="00194C71" w:rsidRDefault="00194C71" w:rsidP="00194C71">
                              <w:pPr>
                                <w:pStyle w:val="NormalWeb"/>
                                <w:spacing w:before="0" w:beforeAutospacing="0" w:after="0" w:afterAutospacing="0"/>
                                <w:jc w:val="center"/>
                              </w:pPr>
                              <w:r>
                                <w:rPr>
                                  <w:rFonts w:ascii="Cambria" w:eastAsia="MS Mincho" w:hAnsi="Cambria"/>
                                  <w:b/>
                                  <w:bCs/>
                                  <w:color w:val="000000"/>
                                  <w:kern w:val="24"/>
                                  <w:sz w:val="18"/>
                                  <w:szCs w:val="18"/>
                                </w:rPr>
                                <w:t>30 minutes</w:t>
                              </w:r>
                            </w:p>
                          </w:txbxContent>
                        </wps:txbx>
                        <wps:bodyPr wrap="square" rtlCol="0">
                          <a:spAutoFit/>
                        </wps:bodyPr>
                      </wps:wsp>
                      <wps:wsp>
                        <wps:cNvPr id="158" name="Rounded Rectangle 158"/>
                        <wps:cNvSpPr/>
                        <wps:spPr>
                          <a:xfrm>
                            <a:off x="137160" y="2655252"/>
                            <a:ext cx="342900" cy="873648"/>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31"/>
                        <wps:cNvSpPr txBox="1"/>
                        <wps:spPr>
                          <a:xfrm rot="16200000">
                            <a:off x="199205" y="2936353"/>
                            <a:ext cx="423545" cy="269875"/>
                          </a:xfrm>
                          <a:prstGeom prst="rect">
                            <a:avLst/>
                          </a:prstGeom>
                          <a:noFill/>
                        </wps:spPr>
                        <wps:txbx>
                          <w:txbxContent>
                            <w:p w14:paraId="34114ABA" w14:textId="65C9FA53" w:rsidR="00194C71" w:rsidRDefault="00194C71" w:rsidP="00194C71">
                              <w:pPr>
                                <w:pStyle w:val="NormalWeb"/>
                                <w:spacing w:before="0" w:beforeAutospacing="0" w:after="0" w:afterAutospacing="0"/>
                              </w:pPr>
                              <w:r>
                                <w:rPr>
                                  <w:rFonts w:ascii="Cambria" w:hAnsi="Cambria" w:cstheme="minorBidi"/>
                                  <w:color w:val="000000" w:themeColor="text1"/>
                                  <w:kern w:val="24"/>
                                </w:rPr>
                                <w:t>HPI</w:t>
                              </w:r>
                            </w:p>
                          </w:txbxContent>
                        </wps:txbx>
                        <wps:bodyPr wrap="none" rtlCol="0">
                          <a:spAutoFit/>
                        </wps:bodyPr>
                      </wps:wsp>
                    </wpg:wgp>
                  </a:graphicData>
                </a:graphic>
              </wp:anchor>
            </w:drawing>
          </mc:Choice>
          <mc:Fallback xmlns:w15="http://schemas.microsoft.com/office/word/2012/wordml">
            <w:pict>
              <v:group w14:anchorId="605EF3A2" id="Group 1" o:spid="_x0000_s1027" style="position:absolute;margin-left:0;margin-top:14.35pt;width:420pt;height:335.35pt;z-index:251662848" coordsize="53340,42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">
                <v:group id="Group 144" o:spid="_x0000_s1028" style="position:absolute;width:53340;height:42589" coordsize="53340,4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5" o:spid="_x0000_s1029" type="#_x0000_t75" style="position:absolute;top:2589;width:53340;height:40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PIHrCAAAA3AAAAA8AAABkcnMvZG93bnJldi54bWxET0uLwjAQvi/4H8II3jStuKLVKLqysAcP&#10;vg4ex2Zsi82kJFnt/nsjCHubj+8582VranEn5yvLCtJBAoI4t7riQsHp+N2fgPABWWNtmRT8kYfl&#10;ovMxx0zbB+/pfgiFiCHsM1RQhtBkUvq8JIN+YBviyF2tMxgidIXUDh8x3NRymCRjabDi2FBiQ18l&#10;5bfDr1FwTbfn3SZJ0+l0pNfODLf15Zgr1eu2qxmIQG34F7/dPzrOH33C65l4gVw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TyB6wgAAANwAAAAPAAAAAAAAAAAAAAAAAJ8C&#10;AABkcnMvZG93bnJldi54bWxQSwUGAAAAAAQABAD3AAAAjgMAAAAA&#10;">
                    <v:imagedata r:id="rId10" o:title=""/>
                    <v:path arrowok="t"/>
                  </v:shape>
                  <v:line id="Straight Connector 146" o:spid="_x0000_s1030" style="position:absolute;visibility:visible;mso-wrap-style:square" from="44195,3077" to="44195,38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nH48MAAADcAAAADwAAAGRycy9kb3ducmV2LnhtbESPQWsCMRCF70L/Q5hCb5q11aWuRili&#10;UeypVu/DZtxd3EzWJNX03zeC4G2G9943b2aLaFpxIecbywqGgwwEcWl1w5WC/c9n/x2ED8gaW8uk&#10;4I88LOZPvRkW2l75my67UIkEYV+ggjqErpDSlzUZ9APbESftaJ3BkFZXSe3wmuCmla9ZlkuDDacL&#10;NXa0rKk87X5NogwPZyPXpwketu7Lrd7yOI5npV6e48cURKAYHuZ7eqNT/VEOt2fSBH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Zx+PDAAAA3AAAAA8AAAAAAAAAAAAA&#10;AAAAoQIAAGRycy9kb3ducmV2LnhtbFBLBQYAAAAABAAEAPkAAACRAwAAAAA=&#10;" strokecolor="black [3040]"/>
                  <v:shape id="TextBox 14" o:spid="_x0000_s1031" type="#_x0000_t202" style="position:absolute;left:35546;width:16802;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eTTcAA&#10;AADcAAAADwAAAGRycy9kb3ducmV2LnhtbERPTWvCQBC9F/wPywi91Y1ia0ldRdSCBy/VeB+y02xo&#10;djZkRxP/fbdQ8DaP9znL9eAbdaMu1oENTCcZKOIy2JorA8X58+UdVBRki01gMnCnCOvV6GmJuQ09&#10;f9HtJJVKIRxzNOBE2lzrWDryGCehJU7cd+g8SoJdpW2HfQr3jZ5l2Zv2WHNqcNjS1lH5c7p6AyJ2&#10;M70Xex8Pl+G4611WvmJhzPN42HyAEhrkIf53H2yaP1/A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1eTTcAAAADcAAAADwAAAAAAAAAAAAAAAACYAgAAZHJzL2Rvd25y&#10;ZXYueG1sUEsFBgAAAAAEAAQA9QAAAIUDAAAAAA==&#10;" filled="f" stroked="f">
                    <v:textbox style="mso-fit-shape-to-text:t">
                      <w:txbxContent>
                        <w:p w14:paraId="60E28D54" w14:textId="77777777" w:rsidR="00194C71" w:rsidRDefault="00194C71" w:rsidP="00194C71">
                          <w:pPr>
                            <w:pStyle w:val="NormalWeb"/>
                            <w:spacing w:before="0" w:beforeAutospacing="0" w:after="0" w:afterAutospacing="0"/>
                          </w:pPr>
                          <w:r>
                            <w:rPr>
                              <w:rFonts w:ascii="Cambria" w:eastAsia="MS Mincho" w:hAnsi="Cambria"/>
                              <w:color w:val="000000"/>
                              <w:kern w:val="24"/>
                              <w:sz w:val="28"/>
                              <w:szCs w:val="28"/>
                            </w:rPr>
                            <w:t>Start of Hypotension</w:t>
                          </w:r>
                        </w:p>
                      </w:txbxContent>
                    </v:textbox>
                  </v:shape>
                  <v:shape id="TextBox 16" o:spid="_x0000_s1032" type="#_x0000_t202" style="position:absolute;left:22077;top:82;width:12173;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gHP8MA&#10;AADcAAAADwAAAGRycy9kb3ducmV2LnhtbESPQU/DMAyF70j7D5EncWPpEKCpLJumAdIOXNi6u9WY&#10;plrjVI1Zu3+PD0jcbL3n9z6vt1PszJWG3CZ2sFwUYIjr5FtuHFSnj4cVmCzIHrvE5OBGGbab2d0a&#10;S59G/qLrURqjIZxLdBBE+tLaXAeKmBepJ1btOw0RRdehsX7AUcNjZx+L4sVGbFkbAva0D1Rfjj/R&#10;gYjfLW/Ve8yH8/T5NoaifsbKufv5tHsFIzTJv/nv+uAV/0l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gHP8MAAADcAAAADwAAAAAAAAAAAAAAAACYAgAAZHJzL2Rv&#10;d25yZXYueG1sUEsFBgAAAAAEAAQA9QAAAIgDAAAAAA==&#10;" filled="f" stroked="f">
                    <v:textbox style="mso-fit-shape-to-text:t">
                      <w:txbxContent>
                        <w:p w14:paraId="6E54CC92" w14:textId="77777777" w:rsidR="00194C71" w:rsidRDefault="00194C71" w:rsidP="00194C71">
                          <w:pPr>
                            <w:pStyle w:val="NormalWeb"/>
                            <w:spacing w:before="0" w:beforeAutospacing="0" w:after="0" w:afterAutospacing="0"/>
                          </w:pPr>
                          <w:r>
                            <w:rPr>
                              <w:rFonts w:ascii="Cambria" w:eastAsia="MS Mincho" w:hAnsi="Cambria"/>
                              <w:color w:val="FF0000"/>
                              <w:kern w:val="24"/>
                              <w:sz w:val="28"/>
                              <w:szCs w:val="28"/>
                            </w:rPr>
                            <w:t>Event Sample</w:t>
                          </w:r>
                        </w:p>
                      </w:txbxContent>
                    </v:textbox>
                  </v:shape>
                  <v:shape id="TextBox 17" o:spid="_x0000_s1033" type="#_x0000_t202" style="position:absolute;left:5745;top:82;width:15590;height:5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SipMAA&#10;AADcAAAADwAAAGRycy9kb3ducmV2LnhtbERPTWvCQBC9F/wPywi91Y1ii01dRdSCBy/VeB+y02xo&#10;djZkRxP/fbdQ8DaP9znL9eAbdaMu1oENTCcZKOIy2JorA8X582UBKgqyxSYwGbhThPVq9LTE3Iae&#10;v+h2kkqlEI45GnAiba51LB15jJPQEifuO3QeJcGu0rbDPoX7Rs+y7E17rDk1OGxp66j8OV29ARG7&#10;md6LvY+Hy3Dc9S4rX7Ew5nk8bD5ACQ3yEP+7DzbNn7/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SipMAAAADcAAAADwAAAAAAAAAAAAAAAACYAgAAZHJzL2Rvd25y&#10;ZXYueG1sUEsFBgAAAAAEAAQA9QAAAIUDAAAAAA==&#10;" filled="f" stroked="f">
                    <v:textbox style="mso-fit-shape-to-text:t">
                      <w:txbxContent>
                        <w:p w14:paraId="4638DCF2" w14:textId="77777777" w:rsidR="00194C71" w:rsidRDefault="00194C71" w:rsidP="00194C71">
                          <w:pPr>
                            <w:pStyle w:val="NormalWeb"/>
                            <w:spacing w:before="0" w:beforeAutospacing="0" w:after="0" w:afterAutospacing="0"/>
                          </w:pPr>
                          <w:r>
                            <w:rPr>
                              <w:rFonts w:ascii="Cambria" w:eastAsia="MS Mincho" w:hAnsi="Cambria"/>
                              <w:color w:val="00B050"/>
                              <w:kern w:val="24"/>
                              <w:sz w:val="28"/>
                              <w:szCs w:val="28"/>
                            </w:rPr>
                            <w:t>Non-event Sample</w:t>
                          </w:r>
                        </w:p>
                      </w:txbxContent>
                    </v:textbox>
                  </v:shape>
                  <v:shapetype id="_x0000_t32" coordsize="21600,21600" o:spt="32" o:oned="t" path="m,l21600,21600e" filled="f">
                    <v:path arrowok="t" fillok="f" o:connecttype="none"/>
                    <o:lock v:ext="edit" shapetype="t"/>
                  </v:shapetype>
                  <v:shape id="Straight Arrow Connector 150" o:spid="_x0000_s1034" type="#_x0000_t32" style="position:absolute;left:34794;top:10661;width:9566;height: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DuPMQAAADcAAAADwAAAGRycy9kb3ducmV2LnhtbESPS2/CMBCE75X4D9Yi9VYcUB8oYBAP&#10;ofZKqBDHVbwkEfE6sg2Ef88eKvW2q5md+Xa+7F2rbhRi49nAeJSBIi69bbgy8HvYvU1BxYRssfVM&#10;Bh4UYbkYvMwxt/7Oe7oVqVISwjFHA3VKXa51LGtyGEe+Ixbt7IPDJGuotA14l3DX6kmWfWqHDUtD&#10;jR1taiovxdUZ+P7q+sP2seZjeN9PfXMuTrgqjHkd9qsZqER9+jf/Xf9Ywf8QfHlGJt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oO48xAAAANwAAAAPAAAAAAAAAAAA&#10;AAAAAKECAABkcnMvZG93bnJldi54bWxQSwUGAAAAAAQABAD5AAAAkgMAAAAA&#10;" strokecolor="black [3040]">
                    <v:stroke startarrow="block" endarrow="block"/>
                  </v:shape>
                  <v:shape id="TextBox 20" o:spid="_x0000_s1035" type="#_x0000_t202" style="position:absolute;left:35433;top:10991;width:9302;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14:paraId="0E811CF0" w14:textId="77777777" w:rsidR="00194C71" w:rsidRDefault="00194C71" w:rsidP="00194C71">
                          <w:pPr>
                            <w:pStyle w:val="NormalWeb"/>
                            <w:spacing w:before="0" w:beforeAutospacing="0" w:after="0" w:afterAutospacing="0"/>
                          </w:pPr>
                          <w:r>
                            <w:rPr>
                              <w:rFonts w:ascii="Cambria" w:eastAsia="MS Mincho" w:hAnsi="Cambria"/>
                              <w:b/>
                              <w:bCs/>
                              <w:color w:val="000000"/>
                              <w:kern w:val="24"/>
                              <w:sz w:val="18"/>
                              <w:szCs w:val="18"/>
                            </w:rPr>
                            <w:t>15 minutes</w:t>
                          </w:r>
                        </w:p>
                      </w:txbxContent>
                    </v:textbox>
                  </v:shape>
                  <v:shape id="Straight Arrow Connector 152" o:spid="_x0000_s1036" type="#_x0000_t32" style="position:absolute;left:28461;top:3160;width:6333;height:5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GHSMUAAADcAAAADwAAAGRycy9kb3ducmV2LnhtbESPT4vCMBDF74LfIYywF1lTFUWrUcR1&#10;waP/LnsbmrEtNpPaZNuun34jCN5meO/35s1y3ZpC1FS53LKC4SACQZxYnXOq4HL+/pyBcB5ZY2GZ&#10;FPyRg/Wq21lirG3DR6pPPhUhhF2MCjLvy1hKl2Rk0A1sSRy0q60M+rBWqdQVNiHcFHIURVNpMOdw&#10;IcOSthklt9OvCTUe48fO2Nmk3vW/+j/N+CDv80apj167WYDw1Pq3+UXvdeAmI3g+EyaQ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IGHSMUAAADcAAAADwAAAAAAAAAA&#10;AAAAAAChAgAAZHJzL2Rvd25yZXYueG1sUEsFBgAAAAAEAAQA+QAAAJMDAAAAAA==&#10;" strokecolor="red">
                    <v:stroke endarrow="block"/>
                  </v:shape>
                  <v:shape id="Straight Arrow Connector 153" o:spid="_x0000_s1037" type="#_x0000_t32" style="position:absolute;left:13540;top:3160;width:3682;height:45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k2RcMAAADcAAAADwAAAGRycy9kb3ducmV2LnhtbERPS2vCQBC+F/wPywi91Y1Ki6auIqVC&#10;Lg31QaG3ITtNotnZsLua5N93CwVv8/E9Z7XpTSNu5HxtWcF0koAgLqyuuVRwOu6eFiB8QNbYWCYF&#10;A3nYrEcPK0y17XhPt0MoRQxhn6KCKoQ2ldIXFRn0E9sSR+7HOoMhQldK7bCL4aaRsyR5kQZrjg0V&#10;tvRWUXE5XI2C8sM6Sr7O+aw2+ZAtPmn5/X5V6nHcb19BBOrDXfzvznSc/zyHv2fiBXL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5NkXDAAAA3AAAAA8AAAAAAAAAAAAA&#10;AAAAoQIAAGRycy9kb3ducmV2LnhtbFBLBQYAAAAABAAEAPkAAACRAwAAAAA=&#10;" strokecolor="#00b050">
                    <v:stroke endarrow="block"/>
                  </v:shape>
                  <v:shape id="Straight Arrow Connector 154" o:spid="_x0000_s1038" type="#_x0000_t32" style="position:absolute;left:7620;top:10744;width:190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pRosQAAADcAAAADwAAAGRycy9kb3ducmV2LnhtbERPTWsCMRC9F/wPYQq91WxFi26NItqC&#10;tCC6Kl6HzXSzuJksSaprf31TKPQ2j/c503lnG3EhH2rHCp76GQji0umaKwWH/dvjGESIyBobx6Tg&#10;RgHms97dFHPtrryjSxErkUI45KjAxNjmUobSkMXQdy1x4j6dtxgT9JXUHq8p3DZykGXP0mLNqcFg&#10;S0tD5bn4sgre16vj92Iz3JrTpOBQLv2kev1Q6uG+W7yAiNTFf/Gfe63T/NEQfp9JF8j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lGixAAAANwAAAAPAAAAAAAAAAAA&#10;AAAAAKECAABkcnMvZG93bnJldi54bWxQSwUGAAAAAAQABAD5AAAAkgMAAAAA&#10;" strokecolor="black [3040]">
                    <v:stroke startarrow="block" endarrow="block"/>
                  </v:shape>
                  <v:shape id="TextBox 30" o:spid="_x0000_s1039" type="#_x0000_t202" style="position:absolute;left:27305;top:5651;width:428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A+fL8A&#10;AADcAAAADwAAAGRycy9kb3ducmV2LnhtbERPTWvCQBC9F/wPyxS81Y1CRFJXkVrBgxdteh+y02xo&#10;djZkpyb+e1cQepvH+5z1dvStulIfm8AG5rMMFHEVbMO1gfLr8LYCFQXZYhuYDNwownYzeVljYcPA&#10;Z7pepFYphGOBBpxIV2gdK0ce4yx0xIn7Cb1HSbCvte1xSOG+1YssW2qPDacGhx19OKp+L3/egIjd&#10;zW/lp4/H7/G0H1xW5VgaM30dd++ghEb5Fz/dR5vm5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dED58vwAAANwAAAAPAAAAAAAAAAAAAAAAAJgCAABkcnMvZG93bnJl&#10;di54bWxQSwUGAAAAAAQABAD1AAAAhAMAAAAA&#10;" filled="f" stroked="f">
                    <v:textbox style="mso-fit-shape-to-text:t">
                      <w:txbxContent>
                        <w:p w14:paraId="0A3FE1AE" w14:textId="77777777" w:rsidR="00194C71" w:rsidRDefault="00194C71" w:rsidP="00194C71">
                          <w:pPr>
                            <w:pStyle w:val="NormalWeb"/>
                            <w:spacing w:before="0" w:beforeAutospacing="0" w:after="0" w:afterAutospacing="0"/>
                          </w:pPr>
                          <w:r>
                            <w:rPr>
                              <w:rFonts w:ascii="Calibri" w:eastAsia="MS Mincho" w:hAnsi="Calibri"/>
                              <w:color w:val="000000"/>
                              <w:kern w:val="24"/>
                              <w:sz w:val="64"/>
                              <w:szCs w:val="64"/>
                            </w:rPr>
                            <w:t>ʃʃ</w:t>
                          </w:r>
                        </w:p>
                      </w:txbxContent>
                    </v:textbox>
                  </v:shape>
                  <v:shape id="TextBox 31" o:spid="_x0000_s1040" type="#_x0000_t202" style="position:absolute;left:27305;top:32369;width:428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gC78A&#10;AADcAAAADwAAAGRycy9kb3ducmV2LnhtbERPTWvCQBC9C/0PyxS86caCUqKrSK3gwYs23ofsmA3N&#10;zobsaOK/dwsFb/N4n7PaDL5Rd+piHdjAbJqBIi6DrbkyUPzsJ5+goiBbbAKTgQdF2KzfRivMbej5&#10;RPezVCqFcMzRgBNpc61j6chjnIaWOHHX0HmUBLtK2w77FO4b/ZFlC+2x5tTgsKUvR+Xv+eYNiNjt&#10;7FF8+3i4DMdd77JyjoUx4/dhuwQlNMhL/O8+2DR/voC/Z9IF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wqALvwAAANwAAAAPAAAAAAAAAAAAAAAAAJgCAABkcnMvZG93bnJl&#10;di54bWxQSwUGAAAAAAQABAD1AAAAhAMAAAAA&#10;" filled="f" stroked="f">
                    <v:textbox style="mso-fit-shape-to-text:t">
                      <w:txbxContent>
                        <w:p w14:paraId="4FC1966B" w14:textId="77777777" w:rsidR="00194C71" w:rsidRDefault="00194C71" w:rsidP="00194C71">
                          <w:pPr>
                            <w:pStyle w:val="NormalWeb"/>
                            <w:spacing w:before="0" w:beforeAutospacing="0" w:after="0" w:afterAutospacing="0"/>
                          </w:pPr>
                          <w:r>
                            <w:rPr>
                              <w:rFonts w:ascii="Calibri" w:eastAsia="MS Mincho" w:hAnsi="Calibri"/>
                              <w:color w:val="000000"/>
                              <w:kern w:val="24"/>
                              <w:sz w:val="64"/>
                              <w:szCs w:val="64"/>
                            </w:rPr>
                            <w:t>ʃʃ</w:t>
                          </w:r>
                        </w:p>
                      </w:txbxContent>
                    </v:textbox>
                  </v:shape>
                </v:group>
                <v:shape id="TextBox 20" o:spid="_x0000_s1041" type="#_x0000_t202" style="position:absolute;left:8159;top:11201;width:18288;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4FkMAA&#10;AADcAAAADwAAAGRycy9kb3ducmV2LnhtbERPTWvCQBC9F/wPyxS81Y2CVVJXEa3goRc13ofsNBua&#10;nQ3ZqYn/vlsQvM3jfc5qM/hG3aiLdWAD00kGirgMtubKQHE5vC1BRUG22AQmA3eKsFmPXlaY29Dz&#10;iW5nqVQK4ZijASfS5lrH0pHHOAktceK+Q+dREuwqbTvsU7hv9CzL3rXHmlODw5Z2jsqf8683IGK3&#10;03vx6ePxOnzte5eVcyyMGb8O2w9QQoM8xQ/30ab58wX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o4FkMAAAADcAAAADwAAAAAAAAAAAAAAAACYAgAAZHJzL2Rvd25y&#10;ZXYueG1sUEsFBgAAAAAEAAQA9QAAAIUDAAAAAA==&#10;" filled="f" stroked="f">
                  <v:textbox style="mso-fit-shape-to-text:t">
                    <w:txbxContent>
                      <w:p w14:paraId="50B46847" w14:textId="77777777" w:rsidR="00194C71" w:rsidRDefault="00194C71" w:rsidP="00194C71">
                        <w:pPr>
                          <w:pStyle w:val="NormalWeb"/>
                          <w:spacing w:before="0" w:beforeAutospacing="0" w:after="0" w:afterAutospacing="0"/>
                          <w:jc w:val="center"/>
                        </w:pPr>
                        <w:r>
                          <w:rPr>
                            <w:rFonts w:ascii="Cambria" w:eastAsia="MS Mincho" w:hAnsi="Cambria"/>
                            <w:b/>
                            <w:bCs/>
                            <w:color w:val="000000"/>
                            <w:kern w:val="24"/>
                            <w:sz w:val="18"/>
                            <w:szCs w:val="18"/>
                          </w:rPr>
                          <w:t>30 minutes</w:t>
                        </w:r>
                      </w:p>
                    </w:txbxContent>
                  </v:textbox>
                </v:shape>
                <v:roundrect id="Rounded Rectangle 158" o:spid="_x0000_s1042" style="position:absolute;left:1371;top:26552;width:3429;height:87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UBj8UA&#10;AADcAAAADwAAAGRycy9kb3ducmV2LnhtbESP3UrDQBCF7wXfYRnBO7up4A9pN0GEglAUrXmAaXaa&#10;pM3Oht01P2/vXAjezXDOnPPNtpxdr0YKsfNsYL3KQBHX3nbcGKi+d3fPoGJCtth7JgMLRSiL66st&#10;5tZP/EXjITVKQjjmaKBNaci1jnVLDuPKD8SinXxwmGQNjbYBJwl3vb7PskftsGNpaHGg15bqy+HH&#10;GZg/9mG37pbxUk37qlk+j+f+/cmY25v5ZQMq0Zz+zX/Xb1bwH4RWnpEJdP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ZQGPxQAAANwAAAAPAAAAAAAAAAAAAAAAAJgCAABkcnMv&#10;ZG93bnJldi54bWxQSwUGAAAAAAQABAD1AAAAigMAAAAA&#10;" fillcolor="white [3212]" stroked="f" strokeweight="2pt"/>
                <v:shape id="TextBox 31" o:spid="_x0000_s1043" type="#_x0000_t202" style="position:absolute;left:1992;top:29363;width:4235;height:269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m9isIA&#10;AADcAAAADwAAAGRycy9kb3ducmV2LnhtbERPS2sCMRC+F/wPYYTeNLtaRbdGkYKlVx9Yehs242bp&#10;ZrIk6br665uC0Nt8fM9ZbXrbiI58qB0ryMcZCOLS6ZorBafjbrQAESKyxsYxKbhRgM168LTCQrsr&#10;76k7xEqkEA4FKjAxtoWUoTRkMYxdS5y4i/MWY4K+ktrjNYXbRk6ybC4t1pwaDLb0Zqj8PvxYBcvP&#10;7t1Pfft1fznPbW7ysJ9dFko9D/vtK4hIffwXP9wfOs2fLeHvmXS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Sb2KwgAAANwAAAAPAAAAAAAAAAAAAAAAAJgCAABkcnMvZG93&#10;bnJldi54bWxQSwUGAAAAAAQABAD1AAAAhwMAAAAA&#10;" filled="f" stroked="f">
                  <v:textbox style="mso-fit-shape-to-text:t">
                    <w:txbxContent>
                      <w:p w14:paraId="34114ABA" w14:textId="65C9FA53" w:rsidR="00194C71" w:rsidRDefault="00194C71" w:rsidP="00194C71">
                        <w:pPr>
                          <w:pStyle w:val="NormalWeb"/>
                          <w:spacing w:before="0" w:beforeAutospacing="0" w:after="0" w:afterAutospacing="0"/>
                        </w:pPr>
                        <w:r>
                          <w:rPr>
                            <w:rFonts w:ascii="Cambria" w:hAnsi="Cambria" w:cstheme="minorBidi"/>
                            <w:color w:val="000000" w:themeColor="text1"/>
                            <w:kern w:val="24"/>
                          </w:rPr>
                          <w:t>HPI</w:t>
                        </w:r>
                      </w:p>
                    </w:txbxContent>
                  </v:textbox>
                </v:shape>
              </v:group>
            </w:pict>
          </mc:Fallback>
        </mc:AlternateContent>
      </w:r>
    </w:p>
    <w:p w14:paraId="2E43DB62" w14:textId="0330A936" w:rsidR="0013676F" w:rsidRDefault="0013676F" w:rsidP="00AE2250"/>
    <w:p w14:paraId="1DE83713" w14:textId="77777777" w:rsidR="0013676F" w:rsidRDefault="0013676F" w:rsidP="00AE2250"/>
    <w:p w14:paraId="70959709" w14:textId="77777777" w:rsidR="0013676F" w:rsidRDefault="0013676F" w:rsidP="00AE2250"/>
    <w:p w14:paraId="35D02AE2" w14:textId="77777777" w:rsidR="0013676F" w:rsidRDefault="0013676F" w:rsidP="00AE2250"/>
    <w:p w14:paraId="0E09E843" w14:textId="77777777" w:rsidR="0013676F" w:rsidRDefault="0013676F" w:rsidP="00AE2250"/>
    <w:p w14:paraId="2D2002BF" w14:textId="77777777" w:rsidR="0013676F" w:rsidRDefault="0013676F" w:rsidP="00AE2250"/>
    <w:p w14:paraId="11C132DF" w14:textId="77777777" w:rsidR="00194C71" w:rsidRDefault="00194C71" w:rsidP="00AE2250"/>
    <w:p w14:paraId="79403905" w14:textId="77777777" w:rsidR="00194C71" w:rsidRDefault="00194C71" w:rsidP="00AE2250"/>
    <w:p w14:paraId="2FD85B05" w14:textId="77777777" w:rsidR="00194C71" w:rsidRDefault="00194C71" w:rsidP="00AE2250"/>
    <w:p w14:paraId="1A289F5E" w14:textId="77777777" w:rsidR="00194C71" w:rsidRDefault="00194C71" w:rsidP="00AE2250"/>
    <w:p w14:paraId="237696BE" w14:textId="77777777" w:rsidR="00194C71" w:rsidRDefault="00194C71" w:rsidP="00AE2250"/>
    <w:p w14:paraId="1781B657" w14:textId="77777777" w:rsidR="00194C71" w:rsidRDefault="00194C71" w:rsidP="00AE2250"/>
    <w:p w14:paraId="663CEDBD" w14:textId="77777777" w:rsidR="00194C71" w:rsidRDefault="00194C71" w:rsidP="00AE2250"/>
    <w:p w14:paraId="401619E6" w14:textId="77777777" w:rsidR="0013676F" w:rsidRDefault="0013676F" w:rsidP="00AE2250"/>
    <w:p w14:paraId="2AEC7575" w14:textId="77777777" w:rsidR="0013676F" w:rsidRDefault="0013676F" w:rsidP="00AE2250"/>
    <w:p w14:paraId="7C43FD3D" w14:textId="77777777" w:rsidR="0013676F" w:rsidRDefault="0013676F" w:rsidP="00AE2250"/>
    <w:p w14:paraId="575707AB" w14:textId="77777777" w:rsidR="0013676F" w:rsidRDefault="0013676F" w:rsidP="00AE2250"/>
    <w:p w14:paraId="40CE045C" w14:textId="77777777" w:rsidR="0013676F" w:rsidRDefault="0013676F" w:rsidP="00AE2250"/>
    <w:p w14:paraId="3A8A2413" w14:textId="77777777" w:rsidR="0013676F" w:rsidRDefault="0013676F" w:rsidP="00AE2250"/>
    <w:p w14:paraId="6096C0E5" w14:textId="77777777" w:rsidR="0013676F" w:rsidRDefault="0013676F" w:rsidP="00AE2250"/>
    <w:p w14:paraId="498BD329" w14:textId="77777777" w:rsidR="0013676F" w:rsidRDefault="0013676F" w:rsidP="00AE2250"/>
    <w:p w14:paraId="2351E273" w14:textId="77777777" w:rsidR="0013676F" w:rsidRDefault="0013676F" w:rsidP="00AE2250">
      <w:pPr>
        <w:rPr>
          <w:rFonts w:cs="Arial"/>
        </w:rPr>
      </w:pPr>
    </w:p>
    <w:p w14:paraId="5CD7E515" w14:textId="77777777" w:rsidR="00E3238F" w:rsidRDefault="00E3238F" w:rsidP="00AE2250">
      <w:pPr>
        <w:rPr>
          <w:rFonts w:cs="Arial"/>
        </w:rPr>
      </w:pPr>
    </w:p>
    <w:p w14:paraId="44898D60" w14:textId="77777777" w:rsidR="00E3238F" w:rsidRDefault="00E3238F" w:rsidP="009B14E2">
      <w:pPr>
        <w:rPr>
          <w:b/>
          <w:sz w:val="22"/>
        </w:rPr>
      </w:pPr>
    </w:p>
    <w:p w14:paraId="6F51B352" w14:textId="78F5307E" w:rsidR="00F45C01" w:rsidRPr="0098246D" w:rsidRDefault="009B14E2" w:rsidP="009B14E2">
      <w:pPr>
        <w:rPr>
          <w:b/>
          <w:sz w:val="22"/>
        </w:rPr>
      </w:pPr>
      <w:r w:rsidRPr="0098246D">
        <w:rPr>
          <w:b/>
          <w:sz w:val="22"/>
        </w:rPr>
        <w:t>Figure 2.  Backward Analysis Event and Non-Event Sampling Methodology for the analysis o</w:t>
      </w:r>
      <w:r w:rsidRPr="0098246D">
        <w:rPr>
          <w:rFonts w:cs="Arial"/>
          <w:b/>
          <w:sz w:val="22"/>
        </w:rPr>
        <w:t>f hypotension prediction compared to actual occurrence</w:t>
      </w:r>
      <w:r w:rsidR="00E93C86">
        <w:rPr>
          <w:rFonts w:cs="Arial"/>
          <w:b/>
          <w:sz w:val="22"/>
        </w:rPr>
        <w:t xml:space="preserve"> of hypotensive events (</w:t>
      </w:r>
      <w:r w:rsidR="00060684">
        <w:rPr>
          <w:rFonts w:cs="Arial"/>
          <w:b/>
          <w:sz w:val="22"/>
        </w:rPr>
        <w:t xml:space="preserve">Hypotension </w:t>
      </w:r>
      <w:r w:rsidR="00060684" w:rsidRPr="009E451F">
        <w:rPr>
          <w:rFonts w:cs="Arial"/>
          <w:b/>
          <w:sz w:val="22"/>
        </w:rPr>
        <w:t>prediction Index (HPI)</w:t>
      </w:r>
      <w:r w:rsidRPr="009E451F">
        <w:rPr>
          <w:rFonts w:cs="Arial"/>
          <w:b/>
          <w:sz w:val="22"/>
        </w:rPr>
        <w:t xml:space="preserve"> and Frequency</w:t>
      </w:r>
      <w:bookmarkStart w:id="0" w:name="_GoBack"/>
      <w:bookmarkEnd w:id="0"/>
      <w:r w:rsidRPr="0098246D">
        <w:rPr>
          <w:rFonts w:cs="Arial"/>
          <w:b/>
          <w:sz w:val="22"/>
        </w:rPr>
        <w:t xml:space="preserve"> of Hypotension Analysis).</w:t>
      </w:r>
    </w:p>
    <w:p w14:paraId="47BA8A82" w14:textId="77777777" w:rsidR="00F45C01" w:rsidRPr="0098246D" w:rsidRDefault="00F45C01" w:rsidP="001927D8">
      <w:pPr>
        <w:jc w:val="both"/>
      </w:pPr>
    </w:p>
    <w:p w14:paraId="72010D3F" w14:textId="4FA50349" w:rsidR="00723F4B" w:rsidRPr="0098246D" w:rsidRDefault="00060684" w:rsidP="00723F4B">
      <w:r>
        <w:rPr>
          <w:rFonts w:cs="Arial"/>
        </w:rPr>
        <w:lastRenderedPageBreak/>
        <w:t>A</w:t>
      </w:r>
      <w:r w:rsidR="00723F4B" w:rsidRPr="0098246D">
        <w:t>lgorithm development and comparison to previously published ML algorithms:</w:t>
      </w:r>
    </w:p>
    <w:p w14:paraId="2D662093" w14:textId="4AC0C8B3" w:rsidR="00723F4B" w:rsidRPr="0098246D" w:rsidRDefault="00723F4B" w:rsidP="00723F4B">
      <w:r w:rsidRPr="0098246D">
        <w:t xml:space="preserve">The development of </w:t>
      </w:r>
      <w:r w:rsidR="00060684">
        <w:t>our</w:t>
      </w:r>
      <w:r w:rsidRPr="0098246D">
        <w:t xml:space="preserve"> algorithm involved assessment of the compensatory mechanisms using analysis of physiological interactions between hemodynamic variables corresponding to cardiac preload, afterload and contractility. The algorithm development included the following steps:</w:t>
      </w:r>
    </w:p>
    <w:p w14:paraId="41FC7674" w14:textId="77777777" w:rsidR="00723F4B" w:rsidRPr="0098246D" w:rsidRDefault="00723F4B" w:rsidP="00723F4B">
      <w:pPr>
        <w:pStyle w:val="ListParagraph"/>
        <w:numPr>
          <w:ilvl w:val="0"/>
          <w:numId w:val="4"/>
        </w:numPr>
        <w:rPr>
          <w:rFonts w:eastAsiaTheme="minorEastAsia"/>
          <w:sz w:val="24"/>
          <w:szCs w:val="24"/>
        </w:rPr>
      </w:pPr>
      <w:r w:rsidRPr="0098246D">
        <w:rPr>
          <w:rFonts w:eastAsiaTheme="minorEastAsia"/>
          <w:sz w:val="24"/>
          <w:szCs w:val="24"/>
        </w:rPr>
        <w:t>Computation of basic hemodynamic variables corresponding to cardiac preload, afterload and contractility from the arterial pressure waveform:</w:t>
      </w:r>
    </w:p>
    <w:p w14:paraId="0D590BD2" w14:textId="77777777" w:rsidR="00723F4B" w:rsidRPr="0098246D" w:rsidRDefault="00723F4B" w:rsidP="00723F4B">
      <w:pPr>
        <w:pStyle w:val="ListParagraph"/>
        <w:rPr>
          <w:rFonts w:eastAsiaTheme="minorEastAsia"/>
          <w:sz w:val="24"/>
          <w:szCs w:val="24"/>
        </w:rPr>
      </w:pPr>
    </w:p>
    <w:p w14:paraId="2C273C4D" w14:textId="0B6302A2" w:rsidR="00723F4B" w:rsidRPr="0098246D" w:rsidRDefault="00723F4B" w:rsidP="00723F4B">
      <w:pPr>
        <w:pStyle w:val="ListParagraph"/>
        <w:rPr>
          <w:rFonts w:eastAsiaTheme="minorEastAsia"/>
          <w:sz w:val="24"/>
          <w:szCs w:val="24"/>
        </w:rPr>
      </w:pPr>
      <w:r w:rsidRPr="0098246D">
        <w:rPr>
          <w:rFonts w:eastAsiaTheme="minorEastAsia"/>
          <w:sz w:val="24"/>
          <w:szCs w:val="24"/>
        </w:rPr>
        <w:t xml:space="preserve">The first step in the development of </w:t>
      </w:r>
      <w:r w:rsidR="00060684">
        <w:rPr>
          <w:rFonts w:eastAsiaTheme="minorEastAsia"/>
          <w:sz w:val="24"/>
          <w:szCs w:val="24"/>
        </w:rPr>
        <w:t xml:space="preserve">our </w:t>
      </w:r>
      <w:r w:rsidRPr="0098246D">
        <w:rPr>
          <w:rFonts w:eastAsiaTheme="minorEastAsia"/>
          <w:sz w:val="24"/>
          <w:szCs w:val="24"/>
        </w:rPr>
        <w:t xml:space="preserve">algorithm was to extract the basic hemodynamic variables in the arterial pressure waveform corresponding to cardiac contractility, preload and afterload. </w:t>
      </w:r>
    </w:p>
    <w:p w14:paraId="7841149C" w14:textId="77777777" w:rsidR="00723F4B" w:rsidRPr="0098246D" w:rsidRDefault="00723F4B" w:rsidP="00723F4B">
      <w:pPr>
        <w:pStyle w:val="ListParagraph"/>
        <w:rPr>
          <w:rFonts w:eastAsiaTheme="minorEastAsia"/>
          <w:sz w:val="24"/>
          <w:szCs w:val="24"/>
        </w:rPr>
      </w:pPr>
    </w:p>
    <w:p w14:paraId="73C09F2D" w14:textId="77777777" w:rsidR="00723F4B" w:rsidRPr="0098246D" w:rsidRDefault="00723F4B" w:rsidP="00723F4B">
      <w:pPr>
        <w:pStyle w:val="ListParagraph"/>
        <w:numPr>
          <w:ilvl w:val="1"/>
          <w:numId w:val="4"/>
        </w:numPr>
        <w:ind w:left="1080"/>
        <w:rPr>
          <w:rFonts w:eastAsiaTheme="minorEastAsia"/>
          <w:sz w:val="24"/>
          <w:szCs w:val="24"/>
        </w:rPr>
      </w:pPr>
      <w:r w:rsidRPr="0098246D">
        <w:rPr>
          <w:rFonts w:eastAsiaTheme="minorEastAsia"/>
          <w:sz w:val="24"/>
          <w:szCs w:val="24"/>
        </w:rPr>
        <w:t xml:space="preserve">Computation of core hemodynamic variables: </w:t>
      </w:r>
    </w:p>
    <w:p w14:paraId="3FA780F3" w14:textId="77777777" w:rsidR="00723F4B" w:rsidRPr="0098246D" w:rsidRDefault="00723F4B" w:rsidP="00723F4B">
      <w:pPr>
        <w:pStyle w:val="ListParagraph"/>
        <w:ind w:left="1080"/>
        <w:rPr>
          <w:rFonts w:eastAsiaTheme="minorEastAsia"/>
          <w:sz w:val="24"/>
          <w:szCs w:val="24"/>
        </w:rPr>
      </w:pPr>
    </w:p>
    <w:p w14:paraId="180AD102" w14:textId="77777777" w:rsidR="00723F4B" w:rsidRPr="0098246D" w:rsidRDefault="00723F4B" w:rsidP="00723F4B">
      <w:pPr>
        <w:pStyle w:val="ListParagraph"/>
        <w:ind w:left="1080"/>
        <w:rPr>
          <w:rFonts w:eastAsiaTheme="minorEastAsia"/>
          <w:sz w:val="24"/>
          <w:szCs w:val="24"/>
        </w:rPr>
      </w:pPr>
      <w:r w:rsidRPr="0098246D">
        <w:rPr>
          <w:rFonts w:eastAsiaTheme="minorEastAsia"/>
          <w:sz w:val="24"/>
          <w:szCs w:val="24"/>
        </w:rPr>
        <w:t>To compute the core hemodynamic variables, the arterial pressure waveforms were all processed through the FloTrac</w:t>
      </w:r>
      <w:r w:rsidRPr="0098246D">
        <w:rPr>
          <w:rFonts w:eastAsiaTheme="minorEastAsia"/>
          <w:sz w:val="24"/>
          <w:szCs w:val="24"/>
          <w:vertAlign w:val="superscript"/>
        </w:rPr>
        <w:t>TM</w:t>
      </w:r>
      <w:r w:rsidRPr="0098246D">
        <w:rPr>
          <w:rFonts w:eastAsiaTheme="minorEastAsia"/>
          <w:sz w:val="24"/>
          <w:szCs w:val="24"/>
        </w:rPr>
        <w:t xml:space="preserve"> and COTrek</w:t>
      </w:r>
      <w:r w:rsidRPr="0098246D">
        <w:rPr>
          <w:rFonts w:eastAsiaTheme="minorEastAsia"/>
          <w:sz w:val="24"/>
          <w:szCs w:val="24"/>
          <w:vertAlign w:val="superscript"/>
        </w:rPr>
        <w:t>TM</w:t>
      </w:r>
      <w:r w:rsidRPr="0098246D">
        <w:rPr>
          <w:rFonts w:eastAsiaTheme="minorEastAsia"/>
          <w:sz w:val="24"/>
          <w:szCs w:val="24"/>
        </w:rPr>
        <w:t xml:space="preserve"> hemodynamic algorithms. These algorithms computed the core hemodynamic variables out of the arterial pressure waveform, as follows:</w:t>
      </w:r>
    </w:p>
    <w:p w14:paraId="7200EE53" w14:textId="77777777" w:rsidR="00723F4B" w:rsidRPr="0098246D" w:rsidRDefault="00723F4B" w:rsidP="00723F4B">
      <w:pPr>
        <w:pStyle w:val="ListParagraph"/>
        <w:ind w:left="1080"/>
        <w:rPr>
          <w:rFonts w:eastAsiaTheme="minorEastAsia"/>
          <w:sz w:val="24"/>
          <w:szCs w:val="24"/>
        </w:rPr>
      </w:pPr>
    </w:p>
    <w:p w14:paraId="28C3D3A0" w14:textId="77777777" w:rsidR="00723F4B" w:rsidRPr="0098246D" w:rsidRDefault="00723F4B" w:rsidP="00723F4B">
      <w:pPr>
        <w:pStyle w:val="ListParagraph"/>
        <w:ind w:left="1080"/>
        <w:rPr>
          <w:rFonts w:eastAsiaTheme="minorEastAsia"/>
          <w:sz w:val="24"/>
          <w:szCs w:val="24"/>
        </w:rPr>
      </w:pPr>
      <w:r w:rsidRPr="0098246D">
        <w:rPr>
          <w:rFonts w:eastAsiaTheme="minorEastAsia"/>
          <w:sz w:val="24"/>
          <w:szCs w:val="24"/>
        </w:rPr>
        <w:t>CO, SV, SVR, PR, Arterial tone, Windkessel Compliance, Peripheral Resistance, SVV, PPV, MAP, SYS, DIA</w:t>
      </w:r>
    </w:p>
    <w:p w14:paraId="7B9A6322" w14:textId="77777777" w:rsidR="00723F4B" w:rsidRPr="0098246D" w:rsidRDefault="00723F4B" w:rsidP="00723F4B">
      <w:pPr>
        <w:pStyle w:val="ListParagraph"/>
        <w:rPr>
          <w:rFonts w:eastAsiaTheme="minorEastAsia"/>
          <w:sz w:val="24"/>
          <w:szCs w:val="24"/>
        </w:rPr>
      </w:pPr>
    </w:p>
    <w:p w14:paraId="6CDA1087" w14:textId="77777777" w:rsidR="00723F4B" w:rsidRPr="0098246D" w:rsidRDefault="00723F4B" w:rsidP="00723F4B">
      <w:pPr>
        <w:pStyle w:val="ListParagraph"/>
        <w:ind w:left="1080"/>
        <w:rPr>
          <w:rFonts w:eastAsiaTheme="minorEastAsia"/>
          <w:sz w:val="24"/>
          <w:szCs w:val="24"/>
        </w:rPr>
      </w:pPr>
      <w:r w:rsidRPr="0098246D">
        <w:rPr>
          <w:rFonts w:eastAsiaTheme="minorEastAsia"/>
          <w:sz w:val="24"/>
          <w:szCs w:val="24"/>
        </w:rPr>
        <w:t>Additionally, basic signal conditioning, noise filtering, artifact removals and beat detection were performed using the FloTrac</w:t>
      </w:r>
      <w:r w:rsidRPr="0098246D">
        <w:rPr>
          <w:rFonts w:eastAsiaTheme="minorEastAsia"/>
          <w:sz w:val="24"/>
          <w:szCs w:val="24"/>
          <w:vertAlign w:val="superscript"/>
        </w:rPr>
        <w:t>TM</w:t>
      </w:r>
      <w:r w:rsidRPr="0098246D">
        <w:rPr>
          <w:rFonts w:eastAsiaTheme="minorEastAsia"/>
          <w:sz w:val="24"/>
          <w:szCs w:val="24"/>
        </w:rPr>
        <w:t xml:space="preserve"> algorithm (see above in Methods section).</w:t>
      </w:r>
    </w:p>
    <w:p w14:paraId="04B8EA95" w14:textId="77777777" w:rsidR="00723F4B" w:rsidRPr="0098246D" w:rsidRDefault="00723F4B" w:rsidP="00723F4B">
      <w:pPr>
        <w:pStyle w:val="ListParagraph"/>
        <w:rPr>
          <w:rFonts w:eastAsiaTheme="minorEastAsia"/>
          <w:sz w:val="24"/>
          <w:szCs w:val="24"/>
        </w:rPr>
      </w:pPr>
    </w:p>
    <w:p w14:paraId="450BFA05" w14:textId="77777777" w:rsidR="00723F4B" w:rsidRPr="0098246D" w:rsidRDefault="00723F4B" w:rsidP="00723F4B">
      <w:pPr>
        <w:pStyle w:val="ListParagraph"/>
        <w:numPr>
          <w:ilvl w:val="1"/>
          <w:numId w:val="4"/>
        </w:numPr>
        <w:rPr>
          <w:rFonts w:eastAsiaTheme="minorEastAsia"/>
          <w:sz w:val="24"/>
          <w:szCs w:val="24"/>
        </w:rPr>
      </w:pPr>
      <w:r w:rsidRPr="0098246D">
        <w:rPr>
          <w:rFonts w:eastAsiaTheme="minorEastAsia"/>
          <w:sz w:val="24"/>
          <w:szCs w:val="24"/>
        </w:rPr>
        <w:t>Computation of expanded set of hemodynamic variables:</w:t>
      </w:r>
    </w:p>
    <w:p w14:paraId="77836BE1" w14:textId="77777777" w:rsidR="00723F4B" w:rsidRPr="0098246D" w:rsidRDefault="00723F4B" w:rsidP="00723F4B">
      <w:pPr>
        <w:pStyle w:val="ListParagraph"/>
        <w:ind w:left="1440"/>
        <w:rPr>
          <w:rFonts w:eastAsiaTheme="minorEastAsia"/>
          <w:sz w:val="24"/>
          <w:szCs w:val="24"/>
        </w:rPr>
      </w:pPr>
    </w:p>
    <w:p w14:paraId="07CE7D52" w14:textId="77777777" w:rsidR="00723F4B" w:rsidRPr="0098246D" w:rsidRDefault="00723F4B" w:rsidP="00723F4B">
      <w:pPr>
        <w:pStyle w:val="ListParagraph"/>
        <w:ind w:left="1440"/>
        <w:rPr>
          <w:rFonts w:eastAsiaTheme="minorEastAsia"/>
          <w:sz w:val="24"/>
          <w:szCs w:val="24"/>
        </w:rPr>
      </w:pPr>
      <w:r w:rsidRPr="0098246D">
        <w:rPr>
          <w:rFonts w:eastAsiaTheme="minorEastAsia"/>
          <w:sz w:val="24"/>
          <w:szCs w:val="24"/>
        </w:rPr>
        <w:t xml:space="preserve">The different phases of the arterial pressure waveform, such as the systolic rise, systolic decay and diastolic phase (see above in Methods section), were used to extract additional features corresponding to different measures of cardiac contractility, preload and afterload, such as: slopes, durations, amplitudes, pulsatilities and areas under the curve of the different phases of the arterial pressure waveform (see supplemental material) </w:t>
      </w:r>
    </w:p>
    <w:p w14:paraId="17AA5988" w14:textId="77777777" w:rsidR="00723F4B" w:rsidRPr="0098246D" w:rsidRDefault="00723F4B" w:rsidP="00723F4B">
      <w:pPr>
        <w:pStyle w:val="ListParagraph"/>
        <w:ind w:left="1440"/>
        <w:rPr>
          <w:rFonts w:eastAsiaTheme="minorEastAsia"/>
          <w:sz w:val="24"/>
          <w:szCs w:val="24"/>
        </w:rPr>
      </w:pPr>
    </w:p>
    <w:p w14:paraId="7D39665B" w14:textId="77777777" w:rsidR="00723F4B" w:rsidRPr="0098246D" w:rsidRDefault="00723F4B" w:rsidP="00723F4B">
      <w:pPr>
        <w:pStyle w:val="ListParagraph"/>
        <w:ind w:left="1440"/>
        <w:rPr>
          <w:rFonts w:eastAsiaTheme="minorEastAsia"/>
          <w:sz w:val="24"/>
          <w:szCs w:val="24"/>
        </w:rPr>
      </w:pPr>
      <w:r w:rsidRPr="0098246D">
        <w:rPr>
          <w:rFonts w:eastAsiaTheme="minorEastAsia"/>
          <w:sz w:val="24"/>
          <w:szCs w:val="24"/>
        </w:rPr>
        <w:t>There were a total of 166 basic hemodynamic variables extracted from the arterial pressure waveform.</w:t>
      </w:r>
    </w:p>
    <w:p w14:paraId="1E18BADB" w14:textId="77777777" w:rsidR="00723F4B" w:rsidRPr="0098246D" w:rsidRDefault="00723F4B" w:rsidP="00723F4B">
      <w:pPr>
        <w:pStyle w:val="ListParagraph"/>
        <w:rPr>
          <w:rFonts w:eastAsiaTheme="minorEastAsia"/>
          <w:sz w:val="24"/>
          <w:szCs w:val="24"/>
        </w:rPr>
      </w:pPr>
    </w:p>
    <w:p w14:paraId="35C51889" w14:textId="77777777" w:rsidR="00723F4B" w:rsidRPr="0098246D" w:rsidRDefault="00723F4B" w:rsidP="00723F4B">
      <w:pPr>
        <w:pStyle w:val="ListParagraph"/>
        <w:numPr>
          <w:ilvl w:val="0"/>
          <w:numId w:val="4"/>
        </w:numPr>
        <w:rPr>
          <w:rFonts w:eastAsiaTheme="minorEastAsia"/>
          <w:sz w:val="24"/>
          <w:szCs w:val="24"/>
        </w:rPr>
      </w:pPr>
      <w:r w:rsidRPr="0098246D">
        <w:rPr>
          <w:rFonts w:eastAsiaTheme="minorEastAsia"/>
          <w:sz w:val="24"/>
          <w:szCs w:val="24"/>
        </w:rPr>
        <w:t>Computation of variability, complexity and cross-correlation of the basic hemodynamic features</w:t>
      </w:r>
    </w:p>
    <w:p w14:paraId="654B035A" w14:textId="77777777" w:rsidR="00723F4B" w:rsidRPr="0098246D" w:rsidRDefault="00723F4B" w:rsidP="00723F4B">
      <w:pPr>
        <w:pStyle w:val="ListParagraph"/>
        <w:rPr>
          <w:rFonts w:eastAsiaTheme="minorEastAsia"/>
          <w:sz w:val="24"/>
          <w:szCs w:val="24"/>
        </w:rPr>
      </w:pPr>
    </w:p>
    <w:p w14:paraId="09CC8DC2" w14:textId="77777777" w:rsidR="00723F4B" w:rsidRPr="0098246D" w:rsidRDefault="00723F4B" w:rsidP="00723F4B">
      <w:pPr>
        <w:pStyle w:val="ListParagraph"/>
        <w:rPr>
          <w:rFonts w:eastAsiaTheme="minorEastAsia"/>
          <w:sz w:val="24"/>
          <w:szCs w:val="24"/>
        </w:rPr>
      </w:pPr>
      <w:r w:rsidRPr="0098246D">
        <w:rPr>
          <w:rFonts w:eastAsiaTheme="minorEastAsia"/>
          <w:sz w:val="24"/>
          <w:szCs w:val="24"/>
        </w:rPr>
        <w:lastRenderedPageBreak/>
        <w:t>The 166 basic hemodynamic variables are not relevant to detection of the changes in the compensatory mechanisms that precede hypotensive events. Similarly to the standard clinical parameters (and many of them are), the 166 basic hemodynamic variables are static and do not undergo changes until late in the hypotension development process. What is relevant for the prediction are the complexity and variability and the interactions between all the basic hemodynamic variables, not their absolute values.</w:t>
      </w:r>
    </w:p>
    <w:p w14:paraId="0766FAD6" w14:textId="77777777" w:rsidR="00723F4B" w:rsidRPr="0098246D" w:rsidRDefault="00723F4B" w:rsidP="00723F4B">
      <w:pPr>
        <w:pStyle w:val="ListParagraph"/>
        <w:rPr>
          <w:rFonts w:eastAsiaTheme="minorEastAsia"/>
          <w:sz w:val="24"/>
          <w:szCs w:val="24"/>
        </w:rPr>
      </w:pPr>
    </w:p>
    <w:p w14:paraId="14B18F6E" w14:textId="77777777" w:rsidR="00723F4B" w:rsidRPr="0098246D" w:rsidRDefault="00723F4B" w:rsidP="00723F4B">
      <w:pPr>
        <w:pStyle w:val="ListParagraph"/>
        <w:rPr>
          <w:rFonts w:eastAsiaTheme="minorEastAsia"/>
          <w:sz w:val="24"/>
          <w:szCs w:val="24"/>
        </w:rPr>
      </w:pPr>
      <w:r w:rsidRPr="0098246D">
        <w:rPr>
          <w:rFonts w:eastAsiaTheme="minorEastAsia"/>
          <w:sz w:val="24"/>
          <w:szCs w:val="24"/>
        </w:rPr>
        <w:t xml:space="preserve">The complexity and variability of all the 166 features were therefore computed. Sample and approximate entropy and the standard deviation of each feature were used to compute the complexity and variability of all the basic features (see above in Methods section). Additionally, cross-correlational analyses of some of the 166 basic features were used to estimate compensatory mechanisms such as Baroreflex sensitivity (see above in Methods section). </w:t>
      </w:r>
    </w:p>
    <w:p w14:paraId="7AD81E76" w14:textId="77777777" w:rsidR="00723F4B" w:rsidRPr="0098246D" w:rsidRDefault="00723F4B" w:rsidP="00723F4B">
      <w:pPr>
        <w:pStyle w:val="ListParagraph"/>
        <w:rPr>
          <w:rFonts w:eastAsiaTheme="minorEastAsia"/>
          <w:sz w:val="24"/>
          <w:szCs w:val="24"/>
        </w:rPr>
      </w:pPr>
    </w:p>
    <w:p w14:paraId="50159B37" w14:textId="77777777" w:rsidR="00723F4B" w:rsidRPr="0098246D" w:rsidRDefault="00723F4B" w:rsidP="00723F4B">
      <w:pPr>
        <w:pStyle w:val="ListParagraph"/>
        <w:rPr>
          <w:rFonts w:eastAsiaTheme="minorEastAsia"/>
          <w:sz w:val="24"/>
          <w:szCs w:val="24"/>
        </w:rPr>
      </w:pPr>
      <w:r w:rsidRPr="0098246D">
        <w:rPr>
          <w:rFonts w:eastAsiaTheme="minorEastAsia"/>
          <w:sz w:val="24"/>
          <w:szCs w:val="24"/>
        </w:rPr>
        <w:t>By performing all these second level computations, a total of 3,022 features additional features were obtained.</w:t>
      </w:r>
    </w:p>
    <w:p w14:paraId="67F05AAE" w14:textId="77777777" w:rsidR="00723F4B" w:rsidRPr="0098246D" w:rsidRDefault="00723F4B" w:rsidP="00723F4B">
      <w:pPr>
        <w:pStyle w:val="ListParagraph"/>
        <w:rPr>
          <w:rFonts w:eastAsiaTheme="minorEastAsia"/>
          <w:sz w:val="24"/>
          <w:szCs w:val="24"/>
        </w:rPr>
      </w:pPr>
    </w:p>
    <w:p w14:paraId="0AD3ACEA" w14:textId="77777777" w:rsidR="00723F4B" w:rsidRPr="0098246D" w:rsidRDefault="00723F4B" w:rsidP="00723F4B">
      <w:pPr>
        <w:pStyle w:val="ListParagraph"/>
        <w:numPr>
          <w:ilvl w:val="0"/>
          <w:numId w:val="4"/>
        </w:numPr>
        <w:rPr>
          <w:rFonts w:eastAsiaTheme="minorEastAsia"/>
          <w:sz w:val="24"/>
          <w:szCs w:val="24"/>
        </w:rPr>
      </w:pPr>
      <w:r w:rsidRPr="0098246D">
        <w:rPr>
          <w:rFonts w:eastAsiaTheme="minorEastAsia"/>
          <w:sz w:val="24"/>
          <w:szCs w:val="24"/>
        </w:rPr>
        <w:t>Computation of physiological association of physiological variables</w:t>
      </w:r>
    </w:p>
    <w:p w14:paraId="759D4F77" w14:textId="77777777" w:rsidR="00723F4B" w:rsidRPr="0098246D" w:rsidRDefault="00723F4B" w:rsidP="00723F4B">
      <w:pPr>
        <w:pStyle w:val="ListParagraph"/>
        <w:rPr>
          <w:rFonts w:eastAsiaTheme="minorEastAsia"/>
          <w:sz w:val="24"/>
          <w:szCs w:val="24"/>
        </w:rPr>
      </w:pPr>
    </w:p>
    <w:p w14:paraId="2EFE8CDB" w14:textId="79A485A9" w:rsidR="00723F4B" w:rsidRPr="0098246D" w:rsidRDefault="00723F4B" w:rsidP="00723F4B">
      <w:pPr>
        <w:ind w:left="720"/>
        <w:jc w:val="both"/>
      </w:pPr>
      <w:r w:rsidRPr="0098246D">
        <w:t xml:space="preserve">The assessment of the physiological associations is critical to </w:t>
      </w:r>
      <w:r w:rsidR="00060684">
        <w:t>our</w:t>
      </w:r>
      <w:r w:rsidRPr="0098246D">
        <w:rPr>
          <w:rFonts w:cs="Arial"/>
        </w:rPr>
        <w:t xml:space="preserve"> </w:t>
      </w:r>
      <w:r w:rsidRPr="0098246D">
        <w:t xml:space="preserve">algorithm as it represents the effect of the dynamic links between hemodynamic variables resulting from compensatory mechanisms in the cardiovascular system. Alterations in the compensatory mechanisms are the first signs of the start of the development of hypotension. The assessment of the physiological associations included computations of linear/nonlinear combinations of all 3,022 variability/complexity features computed in the previous step. Combinatorial features are needed because they provide key information on the physiological interactions and dynamic links of all individual 3,022 variability/complexity variables. The individual variables are all linear while the combinatorial features provide information about interaction effects and nonlinear effects. </w:t>
      </w:r>
    </w:p>
    <w:p w14:paraId="766E7483" w14:textId="77777777" w:rsidR="00723F4B" w:rsidRPr="0098246D" w:rsidRDefault="00723F4B" w:rsidP="00723F4B">
      <w:pPr>
        <w:ind w:left="720"/>
        <w:jc w:val="both"/>
      </w:pPr>
    </w:p>
    <w:p w14:paraId="0678C652" w14:textId="77777777" w:rsidR="00723F4B" w:rsidRPr="0098246D" w:rsidRDefault="00723F4B" w:rsidP="00723F4B">
      <w:pPr>
        <w:ind w:left="720"/>
        <w:jc w:val="both"/>
      </w:pPr>
      <w:r w:rsidRPr="0098246D">
        <w:t>Since the number of individual variability/complexity variables was quite large, an interactive process based on ROC analysis of each variable out of the 3,022 variables was used to select the features with Area Under the Curve (AUC) higher than 0.85. The ROC analysis was performed on hypotension and non-hypotension classes explained in greater details below. The ROC analysis identified 51 variables out of the 3,022 variables with AUC&gt;0.85. All permutations of the 51 features using 1, 2 and maximum of 3 at a time and at power levels [-2,-1,0,1,2] were then computed (see above in Methods section). The permutation process generated a total of 2.6 million features.</w:t>
      </w:r>
    </w:p>
    <w:p w14:paraId="625CEDA9" w14:textId="77777777" w:rsidR="00723F4B" w:rsidRPr="0098246D" w:rsidRDefault="00723F4B" w:rsidP="00723F4B">
      <w:pPr>
        <w:ind w:left="720"/>
        <w:jc w:val="both"/>
      </w:pPr>
      <w:r w:rsidRPr="0098246D">
        <w:lastRenderedPageBreak/>
        <w:t>No algorithm previously published utilized such a large, comprehensive multivariate analysis of the interaction effects to assess compensatory mechanisms and capture multivariate cross-correlational changes in them that precede hypotension.</w:t>
      </w:r>
    </w:p>
    <w:p w14:paraId="0F73A906" w14:textId="77777777" w:rsidR="00723F4B" w:rsidRPr="0098246D" w:rsidRDefault="00723F4B" w:rsidP="00723F4B"/>
    <w:p w14:paraId="7058B12F" w14:textId="5C60FA6A" w:rsidR="004371B8" w:rsidRPr="0098246D" w:rsidRDefault="00277283" w:rsidP="00723F4B">
      <w:r w:rsidRPr="0098246D">
        <w:rPr>
          <w:b/>
        </w:rPr>
        <w:t>RESULTS</w:t>
      </w:r>
    </w:p>
    <w:p w14:paraId="3F232411" w14:textId="77777777" w:rsidR="004371B8" w:rsidRPr="0098246D" w:rsidRDefault="004371B8" w:rsidP="001927D8">
      <w:pPr>
        <w:jc w:val="both"/>
        <w:rPr>
          <w:b/>
        </w:rPr>
      </w:pPr>
    </w:p>
    <w:p w14:paraId="782031D5" w14:textId="1D4425EA" w:rsidR="004371B8" w:rsidRDefault="00AE2250" w:rsidP="00712D10">
      <w:r w:rsidRPr="0098246D">
        <w:t>Figure 3</w:t>
      </w:r>
      <w:r w:rsidR="00712D10" w:rsidRPr="0098246D">
        <w:t xml:space="preserve"> – Supplementary content</w:t>
      </w:r>
      <w:r w:rsidR="004371B8" w:rsidRPr="0098246D">
        <w:t xml:space="preserve"> plots </w:t>
      </w:r>
      <w:r w:rsidR="00060684">
        <w:t>Hypotension Prediction Index (HPI)</w:t>
      </w:r>
      <w:r w:rsidR="004371B8" w:rsidRPr="0098246D">
        <w:t xml:space="preserve"> and MAP for the internal validation cohort and for the UCI external validation cohort respectively. A</w:t>
      </w:r>
      <w:r w:rsidR="00060684">
        <w:t>s</w:t>
      </w:r>
      <w:r w:rsidR="004371B8" w:rsidRPr="0098246D">
        <w:t xml:space="preserve"> shown in these figures, </w:t>
      </w:r>
      <w:r w:rsidR="00060684">
        <w:t xml:space="preserve">our algorithm output </w:t>
      </w:r>
      <w:r w:rsidR="004371B8" w:rsidRPr="0098246D">
        <w:t>could vary within a wide range of values for any given MAP value.</w:t>
      </w:r>
    </w:p>
    <w:p w14:paraId="685F5C1F" w14:textId="17AA386A" w:rsidR="00346B77" w:rsidRPr="0098246D" w:rsidRDefault="00346B77" w:rsidP="00712D10"/>
    <w:p w14:paraId="13871724" w14:textId="0788516F" w:rsidR="00346B77" w:rsidRDefault="000558F1" w:rsidP="003920C2">
      <w:pPr>
        <w:rPr>
          <w:b/>
        </w:rPr>
      </w:pPr>
      <w:r w:rsidRPr="000558F1">
        <w:rPr>
          <w:b/>
          <w:noProof/>
        </w:rPr>
        <mc:AlternateContent>
          <mc:Choice Requires="wpg">
            <w:drawing>
              <wp:anchor distT="0" distB="0" distL="114300" distR="114300" simplePos="0" relativeHeight="251676160" behindDoc="0" locked="0" layoutInCell="1" allowOverlap="1" wp14:anchorId="3719CA49" wp14:editId="6FFC2C9F">
                <wp:simplePos x="0" y="0"/>
                <wp:positionH relativeFrom="column">
                  <wp:posOffset>-219075</wp:posOffset>
                </wp:positionH>
                <wp:positionV relativeFrom="paragraph">
                  <wp:posOffset>132715</wp:posOffset>
                </wp:positionV>
                <wp:extent cx="5915025" cy="2419350"/>
                <wp:effectExtent l="0" t="0" r="9525" b="0"/>
                <wp:wrapNone/>
                <wp:docPr id="13" name="Group 14"/>
                <wp:cNvGraphicFramePr/>
                <a:graphic xmlns:a="http://schemas.openxmlformats.org/drawingml/2006/main">
                  <a:graphicData uri="http://schemas.microsoft.com/office/word/2010/wordprocessingGroup">
                    <wpg:wgp>
                      <wpg:cNvGrpSpPr/>
                      <wpg:grpSpPr>
                        <a:xfrm>
                          <a:off x="0" y="0"/>
                          <a:ext cx="5915025" cy="2419350"/>
                          <a:chOff x="0" y="0"/>
                          <a:chExt cx="7266655" cy="2743200"/>
                        </a:xfrm>
                      </wpg:grpSpPr>
                      <pic:pic xmlns:pic="http://schemas.openxmlformats.org/drawingml/2006/picture">
                        <pic:nvPicPr>
                          <pic:cNvPr id="14" name="Picture 1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771900" cy="2743200"/>
                          </a:xfrm>
                          <a:prstGeom prst="rect">
                            <a:avLst/>
                          </a:prstGeom>
                        </pic:spPr>
                      </pic:pic>
                      <pic:pic xmlns:pic="http://schemas.openxmlformats.org/drawingml/2006/picture">
                        <pic:nvPicPr>
                          <pic:cNvPr id="15" name="Picture 1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428911" y="0"/>
                            <a:ext cx="3837744" cy="2743200"/>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9E70361" id="Group 14" o:spid="_x0000_s1026" style="position:absolute;margin-left:-17.25pt;margin-top:10.45pt;width:465.75pt;height:190.5pt;z-index:251676160;mso-width-relative:margin;mso-height-relative:margin" coordsize="72666,27432"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10;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10;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10;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10;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10;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10;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10;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10;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10;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10;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10;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10;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10;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10;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10;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10;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10;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&#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10;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10;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10;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10;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10;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10;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10;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10;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10;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10;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10;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10;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10;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10;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10;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&#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10;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10;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10;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&#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&#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&#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&#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10;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">
                <v:shape id="Picture 14" o:spid="_x0000_s1027" type="#_x0000_t75" style="position:absolute;width:37719;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7Tt7BAAAA2wAAAA8AAABkcnMvZG93bnJldi54bWxET99rwjAQfh/4P4QTfBma6MYo1SibMHB7&#10;sxPRt6M522JzKU1muv9+GQx8u4/v5602g23FjXrfONYwnykQxKUzDVcaDl/v0wyED8gGW8ek4Yc8&#10;bNajhxXmxkXe060IlUgh7HPUUIfQ5VL6siaLfuY64sRdXG8xJNhX0vQYU7ht5UKpF2mx4dRQY0fb&#10;mspr8W01qGDikzrtYnws3vYfbLPz8TPTejIeXpcgAg3hLv5370ya/wx/v6QD5P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97Tt7BAAAA2wAAAA8AAAAAAAAAAAAAAAAAnwIA&#10;AGRycy9kb3ducmV2LnhtbFBLBQYAAAAABAAEAPcAAACNAwAAAAA=&#10;">
                  <v:imagedata r:id="rId13" o:title=""/>
                  <v:path arrowok="t"/>
                </v:shape>
                <v:shape id="Picture 15" o:spid="_x0000_s1028" type="#_x0000_t75" style="position:absolute;left:34289;width:38377;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HXpXBAAAA2wAAAA8AAABkcnMvZG93bnJldi54bWxET0uLwjAQvgv+hzALXmRNd8Wy1KYiwsKK&#10;B/EFHodmbMs2k9pErf/eCIK3+fiek846U4srta6yrOBrFIEgzq2uuFCw3/1+/oBwHlljbZkU3MnB&#10;LOv3Uky0vfGGrltfiBDCLkEFpfdNIqXLSzLoRrYhDtzJtgZ9gG0hdYu3EG5q+R1FsTRYcWgosaFF&#10;Sfn/9mIUXIqKjmMZnw92ddivh11j76elUoOPbj4F4anzb/HL/afD/Ak8fwkHyO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qHXpXBAAAA2wAAAA8AAAAAAAAAAAAAAAAAnwIA&#10;AGRycy9kb3ducmV2LnhtbFBLBQYAAAAABAAEAPcAAACNAwAAAAA=&#10;">
                  <v:imagedata r:id="rId14" o:title=""/>
                  <v:path arrowok="t"/>
                </v:shape>
              </v:group>
            </w:pict>
          </mc:Fallback>
        </mc:AlternateContent>
      </w:r>
    </w:p>
    <w:p w14:paraId="090485D6" w14:textId="55C5277A" w:rsidR="00346B77" w:rsidRDefault="00346B77" w:rsidP="003920C2">
      <w:pPr>
        <w:rPr>
          <w:b/>
        </w:rPr>
      </w:pPr>
    </w:p>
    <w:p w14:paraId="0D8F0EBA" w14:textId="2F608977" w:rsidR="00346B77" w:rsidRDefault="00346B77" w:rsidP="003920C2">
      <w:pPr>
        <w:rPr>
          <w:b/>
        </w:rPr>
      </w:pPr>
    </w:p>
    <w:p w14:paraId="0005786E" w14:textId="234ED519" w:rsidR="00346B77" w:rsidRDefault="00346B77" w:rsidP="003920C2">
      <w:pPr>
        <w:rPr>
          <w:b/>
        </w:rPr>
      </w:pPr>
    </w:p>
    <w:p w14:paraId="6CE9B6F3" w14:textId="2CBD3DA3" w:rsidR="00346B77" w:rsidRDefault="00346B77" w:rsidP="003920C2">
      <w:pPr>
        <w:rPr>
          <w:b/>
        </w:rPr>
      </w:pPr>
    </w:p>
    <w:p w14:paraId="5D1C81D0" w14:textId="7FA59470" w:rsidR="00346B77" w:rsidRDefault="00346B77" w:rsidP="003920C2">
      <w:pPr>
        <w:rPr>
          <w:b/>
        </w:rPr>
      </w:pPr>
    </w:p>
    <w:p w14:paraId="4434C0F3" w14:textId="7970ACFB" w:rsidR="00346B77" w:rsidRDefault="00346B77" w:rsidP="003920C2">
      <w:pPr>
        <w:rPr>
          <w:b/>
        </w:rPr>
      </w:pPr>
    </w:p>
    <w:p w14:paraId="36DAF9C7" w14:textId="58DC4755" w:rsidR="00346B77" w:rsidRDefault="00346B77" w:rsidP="003920C2">
      <w:pPr>
        <w:rPr>
          <w:b/>
        </w:rPr>
      </w:pPr>
    </w:p>
    <w:p w14:paraId="09AD166C" w14:textId="0C2BDA6F" w:rsidR="00346B77" w:rsidRDefault="00346B77" w:rsidP="003920C2">
      <w:pPr>
        <w:rPr>
          <w:b/>
        </w:rPr>
      </w:pPr>
    </w:p>
    <w:p w14:paraId="1DDBDFA4" w14:textId="588EF424" w:rsidR="000558F1" w:rsidRDefault="000558F1" w:rsidP="003920C2">
      <w:pPr>
        <w:rPr>
          <w:b/>
        </w:rPr>
      </w:pPr>
    </w:p>
    <w:p w14:paraId="171F6807" w14:textId="0C4F73CE" w:rsidR="000558F1" w:rsidRDefault="000558F1" w:rsidP="003920C2">
      <w:pPr>
        <w:rPr>
          <w:b/>
        </w:rPr>
      </w:pPr>
    </w:p>
    <w:p w14:paraId="2AE69907" w14:textId="36739FB2" w:rsidR="000558F1" w:rsidRDefault="000558F1" w:rsidP="003920C2">
      <w:pPr>
        <w:rPr>
          <w:b/>
        </w:rPr>
      </w:pPr>
    </w:p>
    <w:p w14:paraId="6B897C21" w14:textId="054D835D" w:rsidR="000558F1" w:rsidRDefault="000558F1" w:rsidP="003920C2">
      <w:pPr>
        <w:rPr>
          <w:b/>
        </w:rPr>
      </w:pPr>
    </w:p>
    <w:p w14:paraId="146BEEFC" w14:textId="7CFF62F4" w:rsidR="000558F1" w:rsidRDefault="000558F1" w:rsidP="003920C2">
      <w:pPr>
        <w:rPr>
          <w:b/>
        </w:rPr>
      </w:pPr>
    </w:p>
    <w:p w14:paraId="0BBBE9BB" w14:textId="7DE681AD" w:rsidR="000558F1" w:rsidRDefault="000558F1" w:rsidP="003920C2">
      <w:pPr>
        <w:rPr>
          <w:b/>
        </w:rPr>
      </w:pPr>
    </w:p>
    <w:p w14:paraId="29ACE1CE" w14:textId="77777777" w:rsidR="00346B77" w:rsidRDefault="00346B77" w:rsidP="002561EA">
      <w:pPr>
        <w:rPr>
          <w:b/>
          <w:sz w:val="22"/>
        </w:rPr>
      </w:pPr>
    </w:p>
    <w:p w14:paraId="1C88A005" w14:textId="2604754C" w:rsidR="002561EA" w:rsidRPr="0098246D" w:rsidRDefault="002561EA" w:rsidP="002561EA">
      <w:pPr>
        <w:rPr>
          <w:b/>
          <w:sz w:val="22"/>
        </w:rPr>
      </w:pPr>
      <w:r w:rsidRPr="0098246D">
        <w:rPr>
          <w:b/>
          <w:sz w:val="22"/>
        </w:rPr>
        <w:t xml:space="preserve">Figure 3 – Supplementary Content. Relationship </w:t>
      </w:r>
      <w:r w:rsidR="00060684">
        <w:rPr>
          <w:b/>
          <w:sz w:val="22"/>
        </w:rPr>
        <w:t>between hypotension prediction index</w:t>
      </w:r>
      <w:r w:rsidRPr="0098246D">
        <w:rPr>
          <w:b/>
          <w:sz w:val="22"/>
        </w:rPr>
        <w:t xml:space="preserve"> and mean arterial pressure for the </w:t>
      </w:r>
      <w:r w:rsidRPr="009E451F">
        <w:rPr>
          <w:b/>
          <w:sz w:val="22"/>
        </w:rPr>
        <w:t xml:space="preserve">internal validation cohort (left panel) and for the UCI external validation cohort (right panel). </w:t>
      </w:r>
      <w:r w:rsidR="00060684" w:rsidRPr="009E451F">
        <w:rPr>
          <w:rFonts w:cs="Arial"/>
          <w:sz w:val="22"/>
        </w:rPr>
        <w:t>HPI</w:t>
      </w:r>
      <w:r w:rsidRPr="009E451F">
        <w:rPr>
          <w:rFonts w:cs="Arial"/>
          <w:sz w:val="22"/>
        </w:rPr>
        <w:t>: Hypotension</w:t>
      </w:r>
      <w:r w:rsidRPr="0098246D">
        <w:rPr>
          <w:rFonts w:cs="Arial"/>
          <w:sz w:val="22"/>
        </w:rPr>
        <w:t xml:space="preserve"> prediction index, MAP: Mean arterial pressure.</w:t>
      </w:r>
    </w:p>
    <w:p w14:paraId="7EC9BDF0" w14:textId="77777777" w:rsidR="002561EA" w:rsidRPr="0098246D" w:rsidRDefault="002561EA" w:rsidP="002561EA">
      <w:pPr>
        <w:rPr>
          <w:b/>
          <w:sz w:val="22"/>
        </w:rPr>
      </w:pPr>
    </w:p>
    <w:p w14:paraId="2E3C5032" w14:textId="36228BA6" w:rsidR="003920C2" w:rsidRPr="0098246D" w:rsidRDefault="003920C2" w:rsidP="0018577B">
      <w:pPr>
        <w:rPr>
          <w:b/>
        </w:rPr>
      </w:pPr>
      <w:r w:rsidRPr="0098246D">
        <w:rPr>
          <w:b/>
        </w:rPr>
        <w:br w:type="page"/>
      </w:r>
    </w:p>
    <w:p w14:paraId="30F6CA84" w14:textId="77777777" w:rsidR="006C52B7" w:rsidRPr="0098246D" w:rsidRDefault="006C52B7">
      <w:pPr>
        <w:rPr>
          <w:b/>
        </w:rPr>
      </w:pPr>
    </w:p>
    <w:p w14:paraId="06C3EA6F" w14:textId="77777777" w:rsidR="006C52B7" w:rsidRPr="0098246D" w:rsidRDefault="006C52B7" w:rsidP="006C52B7">
      <w:pPr>
        <w:rPr>
          <w:rFonts w:ascii="Arial" w:hAnsi="Arial" w:cs="Arial"/>
        </w:rPr>
      </w:pPr>
    </w:p>
    <w:p w14:paraId="1B9513AB" w14:textId="1EED38E3" w:rsidR="0015788E" w:rsidRPr="0098246D" w:rsidRDefault="000E3054" w:rsidP="00DF6B74">
      <w:pPr>
        <w:rPr>
          <w:b/>
        </w:rPr>
      </w:pPr>
      <w:r w:rsidRPr="0098246D">
        <w:rPr>
          <w:b/>
        </w:rPr>
        <w:t>References</w:t>
      </w:r>
    </w:p>
    <w:p w14:paraId="746264F6" w14:textId="77777777" w:rsidR="000E3054" w:rsidRPr="0098246D" w:rsidRDefault="000E3054" w:rsidP="001927D8"/>
    <w:p w14:paraId="02E08E46" w14:textId="77777777" w:rsidR="000E3054" w:rsidRPr="0098246D" w:rsidRDefault="000E3054" w:rsidP="001927D8"/>
    <w:p w14:paraId="086F0055" w14:textId="77777777" w:rsidR="00132BD7" w:rsidRPr="0098246D" w:rsidRDefault="000E3054" w:rsidP="00132BD7">
      <w:pPr>
        <w:pStyle w:val="EndNoteBibliography"/>
        <w:rPr>
          <w:noProof/>
        </w:rPr>
      </w:pPr>
      <w:r w:rsidRPr="0098246D">
        <w:fldChar w:fldCharType="begin"/>
      </w:r>
      <w:r w:rsidRPr="0098246D">
        <w:instrText xml:space="preserve"> ADDIN EN.REFLIST </w:instrText>
      </w:r>
      <w:r w:rsidRPr="0098246D">
        <w:fldChar w:fldCharType="separate"/>
      </w:r>
      <w:r w:rsidR="00132BD7" w:rsidRPr="0098246D">
        <w:rPr>
          <w:noProof/>
        </w:rPr>
        <w:t>1.</w:t>
      </w:r>
      <w:r w:rsidR="00132BD7" w:rsidRPr="0098246D">
        <w:rPr>
          <w:noProof/>
        </w:rPr>
        <w:tab/>
        <w:t>Guyton AH, Hall JE: Heart Muscle; The heart as a pump and function of the heart valves., Textbook of medical physiology, 11th edition. Edited by Elsevier S. Philadelphia, Elsevier, Inc, 2006, pp 103-115</w:t>
      </w:r>
    </w:p>
    <w:p w14:paraId="3683FCA3" w14:textId="77777777" w:rsidR="00132BD7" w:rsidRPr="0098246D" w:rsidRDefault="00132BD7" w:rsidP="00132BD7">
      <w:pPr>
        <w:pStyle w:val="EndNoteBibliography"/>
        <w:rPr>
          <w:noProof/>
        </w:rPr>
      </w:pPr>
      <w:r w:rsidRPr="0098246D">
        <w:rPr>
          <w:noProof/>
        </w:rPr>
        <w:t>2.</w:t>
      </w:r>
      <w:r w:rsidRPr="0098246D">
        <w:rPr>
          <w:noProof/>
        </w:rPr>
        <w:tab/>
        <w:t>Pratt B, Roteliuk L, Hatib F, Frazier J, Wallen RD: Calculating arterial pressure-based cardiac output using a novel measurement and analysis method. Biomed Instrum Technol 2007; 41: 403-11</w:t>
      </w:r>
    </w:p>
    <w:p w14:paraId="3951AA60" w14:textId="77777777" w:rsidR="00132BD7" w:rsidRPr="0098246D" w:rsidRDefault="00132BD7" w:rsidP="00132BD7">
      <w:pPr>
        <w:pStyle w:val="EndNoteBibliography"/>
        <w:rPr>
          <w:noProof/>
        </w:rPr>
      </w:pPr>
      <w:r w:rsidRPr="0098246D">
        <w:rPr>
          <w:noProof/>
        </w:rPr>
        <w:t>3.</w:t>
      </w:r>
      <w:r w:rsidRPr="0098246D">
        <w:rPr>
          <w:noProof/>
        </w:rPr>
        <w:tab/>
        <w:t>Langewouters GJ, Wesseling KH, Goedhard WJA: The Static Properties of 45 Human Thoracic and 20 Abdominal Aortas in-Vitro and the Parameters of a New Model. J Biomecanics 1984; 17: 425-435</w:t>
      </w:r>
    </w:p>
    <w:p w14:paraId="4E67B95A" w14:textId="77777777" w:rsidR="00132BD7" w:rsidRPr="0098246D" w:rsidRDefault="00132BD7" w:rsidP="00132BD7">
      <w:pPr>
        <w:pStyle w:val="EndNoteBibliography"/>
        <w:rPr>
          <w:noProof/>
        </w:rPr>
      </w:pPr>
      <w:r w:rsidRPr="0098246D">
        <w:rPr>
          <w:noProof/>
        </w:rPr>
        <w:t>4.</w:t>
      </w:r>
      <w:r w:rsidRPr="0098246D">
        <w:rPr>
          <w:noProof/>
        </w:rPr>
        <w:tab/>
        <w:t>Cannesson M, Musard H, Desebbe O, Boucau C, Simon R, Henaine R, Lehot JJ: The ability of stroke volume variations obtained with Vigileo/FloTrac system to monitor fluid responsiveness in mechanically ventilated patients. Anesth Analg 2009; 108: 513-7</w:t>
      </w:r>
    </w:p>
    <w:p w14:paraId="07844C8C" w14:textId="77777777" w:rsidR="00132BD7" w:rsidRPr="0098246D" w:rsidRDefault="00132BD7" w:rsidP="00132BD7">
      <w:pPr>
        <w:pStyle w:val="EndNoteBibliography"/>
        <w:rPr>
          <w:noProof/>
        </w:rPr>
      </w:pPr>
      <w:r w:rsidRPr="0098246D">
        <w:rPr>
          <w:noProof/>
        </w:rPr>
        <w:t>5.</w:t>
      </w:r>
      <w:r w:rsidRPr="0098246D">
        <w:rPr>
          <w:noProof/>
        </w:rPr>
        <w:tab/>
        <w:t>Pincus SM: Approximate Entropy as a Measure of System-Complexity. Proceedings of the National Academy of Sciences of the United States of America 1991; 88: 2297-2301</w:t>
      </w:r>
    </w:p>
    <w:p w14:paraId="0582926E" w14:textId="77777777" w:rsidR="00132BD7" w:rsidRPr="0098246D" w:rsidRDefault="00132BD7" w:rsidP="00132BD7">
      <w:pPr>
        <w:pStyle w:val="EndNoteBibliography"/>
        <w:rPr>
          <w:noProof/>
        </w:rPr>
      </w:pPr>
      <w:r w:rsidRPr="0098246D">
        <w:rPr>
          <w:noProof/>
        </w:rPr>
        <w:t>6.</w:t>
      </w:r>
      <w:r w:rsidRPr="0098246D">
        <w:rPr>
          <w:noProof/>
        </w:rPr>
        <w:tab/>
        <w:t>Pincus SM: Approximate Entropy - a Complexity Measure for Biological Time-Series Data. Proceedings of the 1991 Ieee Seventeenth Annual Northeast Bioengineering Conference 1991: 35-36</w:t>
      </w:r>
    </w:p>
    <w:p w14:paraId="1EA831DE" w14:textId="77777777" w:rsidR="00132BD7" w:rsidRPr="0098246D" w:rsidRDefault="00132BD7" w:rsidP="00132BD7">
      <w:pPr>
        <w:pStyle w:val="EndNoteBibliography"/>
        <w:rPr>
          <w:noProof/>
        </w:rPr>
      </w:pPr>
      <w:r w:rsidRPr="0098246D">
        <w:rPr>
          <w:noProof/>
        </w:rPr>
        <w:t>7.</w:t>
      </w:r>
      <w:r w:rsidRPr="0098246D">
        <w:rPr>
          <w:noProof/>
        </w:rPr>
        <w:tab/>
        <w:t>Perel A, Settels JJ: Totally non-invasive continuous cardiac output measurement with the Nexfin CO-Trek Annual update in Intensive Care and Emergency Medicine. Edited by Vincent JL, Springer, 2011, pp 434-442</w:t>
      </w:r>
    </w:p>
    <w:p w14:paraId="27FF9398" w14:textId="77777777" w:rsidR="00132BD7" w:rsidRPr="0098246D" w:rsidRDefault="00132BD7" w:rsidP="00132BD7">
      <w:pPr>
        <w:pStyle w:val="EndNoteBibliography"/>
        <w:rPr>
          <w:noProof/>
        </w:rPr>
      </w:pPr>
      <w:r w:rsidRPr="0098246D">
        <w:rPr>
          <w:noProof/>
        </w:rPr>
        <w:t>8.</w:t>
      </w:r>
      <w:r w:rsidRPr="0098246D">
        <w:rPr>
          <w:noProof/>
        </w:rPr>
        <w:tab/>
        <w:t>Westerhof BE, Gisolf J, Stok WJ, Wesseling KH, Karemaker JM: Time-domain cross-correlation baroreflex sensitivity: performance on the EUROBAVAR data set. J Hypertens 2004; 22: 1371-80</w:t>
      </w:r>
    </w:p>
    <w:p w14:paraId="4957F98F" w14:textId="77777777" w:rsidR="00132BD7" w:rsidRPr="0098246D" w:rsidRDefault="00132BD7" w:rsidP="00132BD7">
      <w:pPr>
        <w:pStyle w:val="EndNoteBibliography"/>
        <w:rPr>
          <w:noProof/>
        </w:rPr>
      </w:pPr>
      <w:r w:rsidRPr="0098246D">
        <w:rPr>
          <w:noProof/>
        </w:rPr>
        <w:t>9.</w:t>
      </w:r>
      <w:r w:rsidRPr="0098246D">
        <w:rPr>
          <w:noProof/>
        </w:rPr>
        <w:tab/>
        <w:t>Zavodna E, Honzikova N, Hrstkova H, Novakova Z, Moudr J, Jira M, Fiser B: Can we detect the development of baroreflex sensitivity in humans between 11 and 20 years of age? Can J Physiol Pharmacol 2006; 84: 1275-83</w:t>
      </w:r>
    </w:p>
    <w:p w14:paraId="5DD3E5B9" w14:textId="77777777" w:rsidR="00132BD7" w:rsidRPr="0098246D" w:rsidRDefault="00132BD7" w:rsidP="00132BD7">
      <w:pPr>
        <w:pStyle w:val="EndNoteBibliography"/>
        <w:rPr>
          <w:noProof/>
        </w:rPr>
      </w:pPr>
      <w:r w:rsidRPr="0098246D">
        <w:rPr>
          <w:noProof/>
        </w:rPr>
        <w:t>10.</w:t>
      </w:r>
      <w:r w:rsidRPr="0098246D">
        <w:rPr>
          <w:noProof/>
        </w:rPr>
        <w:tab/>
        <w:t>Pagani M, Somers V, Furlan R, Dell'Orto S, Conway J, Baselli G, Cerutti S, Sleight P, Malliani A: Changes in autonomic regulation induced by physical training in mild hypertension. Hypertension 1988; 12: 600-10</w:t>
      </w:r>
    </w:p>
    <w:p w14:paraId="704E911B" w14:textId="77777777" w:rsidR="00132BD7" w:rsidRPr="0098246D" w:rsidRDefault="00132BD7" w:rsidP="00132BD7">
      <w:pPr>
        <w:pStyle w:val="EndNoteBibliography"/>
        <w:rPr>
          <w:noProof/>
        </w:rPr>
      </w:pPr>
      <w:r w:rsidRPr="0098246D">
        <w:rPr>
          <w:noProof/>
        </w:rPr>
        <w:t>11.</w:t>
      </w:r>
      <w:r w:rsidRPr="0098246D">
        <w:rPr>
          <w:noProof/>
        </w:rPr>
        <w:tab/>
        <w:t>Camm AJ, Malik M, Bigger JT, Breithardt G, Cerutti S, Cohen RJ, Coumel P, Fallen EL, Kennedy HL, Kleiger RE, Lombardi F, Malliani A, Moss AJ, Rottman JN, Schmidt G, Schwartz PJ, Singer DH: Heart rate variability. Standards of measurement, physiological interpretation, and clinical use. European Heart Journal 1996; 17: 354-381</w:t>
      </w:r>
    </w:p>
    <w:p w14:paraId="51E3C687" w14:textId="77777777" w:rsidR="00132BD7" w:rsidRPr="0098246D" w:rsidRDefault="00132BD7" w:rsidP="00132BD7">
      <w:pPr>
        <w:pStyle w:val="EndNoteBibliography"/>
        <w:rPr>
          <w:noProof/>
        </w:rPr>
      </w:pPr>
      <w:r w:rsidRPr="0098246D">
        <w:rPr>
          <w:noProof/>
        </w:rPr>
        <w:t>12.</w:t>
      </w:r>
      <w:r w:rsidRPr="0098246D">
        <w:rPr>
          <w:noProof/>
        </w:rPr>
        <w:tab/>
        <w:t>Robbe HW, Mulder LJ, Rüddel H, Langewitz WA, Veldman JB, Mulder G: Assessment of baroreceptor reflex sensitivity by means of spectral analysis. Hypertension 1987; 10: 538-543</w:t>
      </w:r>
    </w:p>
    <w:p w14:paraId="3002F140" w14:textId="77777777" w:rsidR="00132BD7" w:rsidRPr="0098246D" w:rsidRDefault="00132BD7" w:rsidP="00132BD7">
      <w:pPr>
        <w:pStyle w:val="EndNoteBibliography"/>
        <w:rPr>
          <w:noProof/>
        </w:rPr>
      </w:pPr>
      <w:r w:rsidRPr="0098246D">
        <w:rPr>
          <w:noProof/>
        </w:rPr>
        <w:t>13.</w:t>
      </w:r>
      <w:r w:rsidRPr="0098246D">
        <w:rPr>
          <w:noProof/>
        </w:rPr>
        <w:tab/>
        <w:t>de Boer RW, Karemaker JM, Strackee J: On the spectral analysis of blood pressure variability. Am J Physiol 1986; 251: H685-687</w:t>
      </w:r>
    </w:p>
    <w:p w14:paraId="7455BDA3" w14:textId="77777777" w:rsidR="00132BD7" w:rsidRPr="0098246D" w:rsidRDefault="00132BD7" w:rsidP="00132BD7">
      <w:pPr>
        <w:pStyle w:val="EndNoteBibliography"/>
        <w:rPr>
          <w:noProof/>
        </w:rPr>
      </w:pPr>
      <w:r w:rsidRPr="0098246D">
        <w:rPr>
          <w:noProof/>
        </w:rPr>
        <w:lastRenderedPageBreak/>
        <w:t>14.</w:t>
      </w:r>
      <w:r w:rsidRPr="0098246D">
        <w:rPr>
          <w:noProof/>
        </w:rPr>
        <w:tab/>
        <w:t>de Boer RW, Karemaker JM, Strackee J: Relationships between short-term blood-pressure fluctuations and heart-rate variability in resting subjects. I: A spectral analysis approach. Med Biol Eng Comput 1985; 23: 352-358</w:t>
      </w:r>
    </w:p>
    <w:p w14:paraId="4D449611" w14:textId="77777777" w:rsidR="00132BD7" w:rsidRPr="0098246D" w:rsidRDefault="00132BD7" w:rsidP="00132BD7">
      <w:pPr>
        <w:pStyle w:val="EndNoteBibliography"/>
        <w:rPr>
          <w:noProof/>
        </w:rPr>
      </w:pPr>
      <w:r w:rsidRPr="0098246D">
        <w:rPr>
          <w:noProof/>
        </w:rPr>
        <w:t>15.</w:t>
      </w:r>
      <w:r w:rsidRPr="0098246D">
        <w:rPr>
          <w:noProof/>
        </w:rPr>
        <w:tab/>
        <w:t>de Boer RW KJ, Strackee J. : Relationships between short-term blood-pressure fluctuations and heart-rate variability in resting subjects. II: A simple model. Med Biol Eng Comput 1985; 23: 359-364</w:t>
      </w:r>
    </w:p>
    <w:p w14:paraId="6F810936" w14:textId="77777777" w:rsidR="00132BD7" w:rsidRPr="0098246D" w:rsidRDefault="00132BD7" w:rsidP="00132BD7">
      <w:pPr>
        <w:pStyle w:val="EndNoteBibliography"/>
        <w:rPr>
          <w:noProof/>
        </w:rPr>
      </w:pPr>
      <w:r w:rsidRPr="0098246D">
        <w:rPr>
          <w:noProof/>
        </w:rPr>
        <w:t>16.</w:t>
      </w:r>
      <w:r w:rsidRPr="0098246D">
        <w:rPr>
          <w:noProof/>
        </w:rPr>
        <w:tab/>
        <w:t>Allgower M, Burri C: ["Shock index"]. Dtsch Med Wochenschr 1967; 92: 1947-50</w:t>
      </w:r>
    </w:p>
    <w:p w14:paraId="621A530D" w14:textId="77777777" w:rsidR="00132BD7" w:rsidRPr="0098246D" w:rsidRDefault="00132BD7" w:rsidP="00132BD7">
      <w:pPr>
        <w:pStyle w:val="EndNoteBibliography"/>
        <w:rPr>
          <w:noProof/>
        </w:rPr>
      </w:pPr>
      <w:r w:rsidRPr="0098246D">
        <w:rPr>
          <w:noProof/>
        </w:rPr>
        <w:t>17.</w:t>
      </w:r>
      <w:r w:rsidRPr="0098246D">
        <w:rPr>
          <w:noProof/>
        </w:rPr>
        <w:tab/>
        <w:t>Durukan P, Ikizceli I, Akdur O, Ozkan S, Sozuer EM, Avsarogullari L, Akpinar G: Use of the shock index to diagnose acute hypovolemia. Turkish Journal of Medical Sciences 2009; 39: 833-835</w:t>
      </w:r>
    </w:p>
    <w:p w14:paraId="41204875" w14:textId="1A46945A" w:rsidR="00F7578B" w:rsidRDefault="000E3054" w:rsidP="001927D8">
      <w:r w:rsidRPr="0098246D">
        <w:fldChar w:fldCharType="end"/>
      </w:r>
    </w:p>
    <w:sectPr w:rsidR="00F7578B" w:rsidSect="00F7578B">
      <w:footerReference w:type="even"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A32029" w14:textId="77777777" w:rsidR="003149FE" w:rsidRDefault="003149FE" w:rsidP="00277283">
      <w:r>
        <w:separator/>
      </w:r>
    </w:p>
  </w:endnote>
  <w:endnote w:type="continuationSeparator" w:id="0">
    <w:p w14:paraId="2AE3F117" w14:textId="77777777" w:rsidR="003149FE" w:rsidRDefault="003149FE" w:rsidP="00277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57030" w14:textId="77777777" w:rsidR="00335A25" w:rsidRDefault="00335A25" w:rsidP="00B826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77E1FD" w14:textId="77777777" w:rsidR="00335A25" w:rsidRDefault="00335A2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0627D" w14:textId="77777777" w:rsidR="00335A25" w:rsidRDefault="00335A25" w:rsidP="00B826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451F">
      <w:rPr>
        <w:rStyle w:val="PageNumber"/>
        <w:noProof/>
      </w:rPr>
      <w:t>1</w:t>
    </w:r>
    <w:r>
      <w:rPr>
        <w:rStyle w:val="PageNumber"/>
      </w:rPr>
      <w:fldChar w:fldCharType="end"/>
    </w:r>
  </w:p>
  <w:p w14:paraId="0BCAF9DE" w14:textId="77777777" w:rsidR="00335A25" w:rsidRDefault="00335A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C92FA" w14:textId="77777777" w:rsidR="003149FE" w:rsidRDefault="003149FE" w:rsidP="00277283">
      <w:r>
        <w:separator/>
      </w:r>
    </w:p>
  </w:footnote>
  <w:footnote w:type="continuationSeparator" w:id="0">
    <w:p w14:paraId="32534811" w14:textId="77777777" w:rsidR="003149FE" w:rsidRDefault="003149FE" w:rsidP="0027728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9E5C35"/>
    <w:multiLevelType w:val="hybridMultilevel"/>
    <w:tmpl w:val="073E3F86"/>
    <w:lvl w:ilvl="0" w:tplc="F8324F98">
      <w:start w:val="2"/>
      <w:numFmt w:val="bullet"/>
      <w:lvlText w:val="-"/>
      <w:lvlJc w:val="left"/>
      <w:pPr>
        <w:ind w:left="1440" w:hanging="360"/>
      </w:pPr>
      <w:rPr>
        <w:rFonts w:ascii="Arial" w:eastAsiaTheme="minorHAnsi" w:hAnsi="Arial" w:cs="Aria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0F32F41"/>
    <w:multiLevelType w:val="hybridMultilevel"/>
    <w:tmpl w:val="F16C62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8A064BC"/>
    <w:multiLevelType w:val="hybridMultilevel"/>
    <w:tmpl w:val="0712B06C"/>
    <w:lvl w:ilvl="0" w:tplc="C56E8814">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3A810DC"/>
    <w:multiLevelType w:val="hybridMultilevel"/>
    <w:tmpl w:val="1BC6EB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wdp9wf0erzmew0xpvws2oever5vx2taaf&quot;&gt;Predictive analytics&lt;record-ids&gt;&lt;item&gt;3&lt;/item&gt;&lt;item&gt;4&lt;/item&gt;&lt;item&gt;5&lt;/item&gt;&lt;item&gt;6&lt;/item&gt;&lt;item&gt;8&lt;/item&gt;&lt;item&gt;9&lt;/item&gt;&lt;item&gt;10&lt;/item&gt;&lt;item&gt;11&lt;/item&gt;&lt;item&gt;12&lt;/item&gt;&lt;item&gt;13&lt;/item&gt;&lt;item&gt;17&lt;/item&gt;&lt;item&gt;18&lt;/item&gt;&lt;item&gt;19&lt;/item&gt;&lt;item&gt;20&lt;/item&gt;&lt;item&gt;21&lt;/item&gt;&lt;item&gt;22&lt;/item&gt;&lt;item&gt;56&lt;/item&gt;&lt;/record-ids&gt;&lt;/item&gt;&lt;/Libraries&gt;"/>
  </w:docVars>
  <w:rsids>
    <w:rsidRoot w:val="001927D8"/>
    <w:rsid w:val="000558F1"/>
    <w:rsid w:val="00060684"/>
    <w:rsid w:val="0008751F"/>
    <w:rsid w:val="000A72CF"/>
    <w:rsid w:val="000E3054"/>
    <w:rsid w:val="00132BD7"/>
    <w:rsid w:val="0013676F"/>
    <w:rsid w:val="0015788E"/>
    <w:rsid w:val="0018577B"/>
    <w:rsid w:val="001927D8"/>
    <w:rsid w:val="00194C71"/>
    <w:rsid w:val="001E0710"/>
    <w:rsid w:val="00207B32"/>
    <w:rsid w:val="002161AE"/>
    <w:rsid w:val="002561EA"/>
    <w:rsid w:val="00270CE1"/>
    <w:rsid w:val="00277283"/>
    <w:rsid w:val="003149FE"/>
    <w:rsid w:val="00335A25"/>
    <w:rsid w:val="00346B77"/>
    <w:rsid w:val="00386FA0"/>
    <w:rsid w:val="003920C2"/>
    <w:rsid w:val="004371B8"/>
    <w:rsid w:val="004A4CA5"/>
    <w:rsid w:val="00511FC7"/>
    <w:rsid w:val="00595034"/>
    <w:rsid w:val="006869A4"/>
    <w:rsid w:val="006C52B7"/>
    <w:rsid w:val="00712D10"/>
    <w:rsid w:val="00723F4B"/>
    <w:rsid w:val="007619FF"/>
    <w:rsid w:val="007E075B"/>
    <w:rsid w:val="00810817"/>
    <w:rsid w:val="008E0D27"/>
    <w:rsid w:val="00932900"/>
    <w:rsid w:val="0098246D"/>
    <w:rsid w:val="009B14E2"/>
    <w:rsid w:val="009E451F"/>
    <w:rsid w:val="00AE2250"/>
    <w:rsid w:val="00AF26A9"/>
    <w:rsid w:val="00B826C4"/>
    <w:rsid w:val="00BF1A75"/>
    <w:rsid w:val="00D5314A"/>
    <w:rsid w:val="00DF6B74"/>
    <w:rsid w:val="00E305D0"/>
    <w:rsid w:val="00E3238F"/>
    <w:rsid w:val="00E908B4"/>
    <w:rsid w:val="00E93C86"/>
    <w:rsid w:val="00F45C01"/>
    <w:rsid w:val="00F503AF"/>
    <w:rsid w:val="00F757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96F09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7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7D8"/>
    <w:pPr>
      <w:spacing w:after="160" w:line="259" w:lineRule="auto"/>
      <w:ind w:left="720"/>
      <w:contextualSpacing/>
    </w:pPr>
    <w:rPr>
      <w:rFonts w:eastAsiaTheme="minorHAnsi"/>
      <w:sz w:val="22"/>
      <w:szCs w:val="22"/>
    </w:rPr>
  </w:style>
  <w:style w:type="paragraph" w:styleId="BalloonText">
    <w:name w:val="Balloon Text"/>
    <w:basedOn w:val="Normal"/>
    <w:link w:val="BalloonTextChar"/>
    <w:uiPriority w:val="99"/>
    <w:semiHidden/>
    <w:unhideWhenUsed/>
    <w:rsid w:val="001927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27D8"/>
    <w:rPr>
      <w:rFonts w:ascii="Lucida Grande" w:hAnsi="Lucida Grande" w:cs="Lucida Grande"/>
      <w:sz w:val="18"/>
      <w:szCs w:val="18"/>
    </w:rPr>
  </w:style>
  <w:style w:type="paragraph" w:customStyle="1" w:styleId="EndNoteBibliographyTitle">
    <w:name w:val="EndNote Bibliography Title"/>
    <w:basedOn w:val="Normal"/>
    <w:rsid w:val="000E3054"/>
    <w:pPr>
      <w:jc w:val="center"/>
    </w:pPr>
    <w:rPr>
      <w:rFonts w:ascii="Cambria" w:hAnsi="Cambria"/>
    </w:rPr>
  </w:style>
  <w:style w:type="paragraph" w:customStyle="1" w:styleId="EndNoteBibliography">
    <w:name w:val="EndNote Bibliography"/>
    <w:basedOn w:val="Normal"/>
    <w:rsid w:val="000E3054"/>
    <w:rPr>
      <w:rFonts w:ascii="Cambria" w:hAnsi="Cambria"/>
    </w:rPr>
  </w:style>
  <w:style w:type="paragraph" w:styleId="NormalWeb">
    <w:name w:val="Normal (Web)"/>
    <w:basedOn w:val="Normal"/>
    <w:uiPriority w:val="99"/>
    <w:semiHidden/>
    <w:unhideWhenUsed/>
    <w:rsid w:val="004371B8"/>
    <w:pPr>
      <w:spacing w:before="100" w:beforeAutospacing="1" w:after="100" w:afterAutospacing="1"/>
    </w:pPr>
    <w:rPr>
      <w:rFonts w:ascii="Times New Roman" w:hAnsi="Times New Roman" w:cs="Times New Roman"/>
      <w:lang w:eastAsia="zh-CN"/>
    </w:rPr>
  </w:style>
  <w:style w:type="paragraph" w:styleId="Footer">
    <w:name w:val="footer"/>
    <w:basedOn w:val="Normal"/>
    <w:link w:val="FooterChar"/>
    <w:uiPriority w:val="99"/>
    <w:unhideWhenUsed/>
    <w:rsid w:val="00277283"/>
    <w:pPr>
      <w:tabs>
        <w:tab w:val="center" w:pos="4320"/>
        <w:tab w:val="right" w:pos="8640"/>
      </w:tabs>
    </w:pPr>
  </w:style>
  <w:style w:type="character" w:customStyle="1" w:styleId="FooterChar">
    <w:name w:val="Footer Char"/>
    <w:basedOn w:val="DefaultParagraphFont"/>
    <w:link w:val="Footer"/>
    <w:uiPriority w:val="99"/>
    <w:rsid w:val="00277283"/>
  </w:style>
  <w:style w:type="character" w:styleId="PageNumber">
    <w:name w:val="page number"/>
    <w:basedOn w:val="DefaultParagraphFont"/>
    <w:uiPriority w:val="99"/>
    <w:semiHidden/>
    <w:unhideWhenUsed/>
    <w:rsid w:val="0027728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7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7D8"/>
    <w:pPr>
      <w:spacing w:after="160" w:line="259" w:lineRule="auto"/>
      <w:ind w:left="720"/>
      <w:contextualSpacing/>
    </w:pPr>
    <w:rPr>
      <w:rFonts w:eastAsiaTheme="minorHAnsi"/>
      <w:sz w:val="22"/>
      <w:szCs w:val="22"/>
    </w:rPr>
  </w:style>
  <w:style w:type="paragraph" w:styleId="BalloonText">
    <w:name w:val="Balloon Text"/>
    <w:basedOn w:val="Normal"/>
    <w:link w:val="BalloonTextChar"/>
    <w:uiPriority w:val="99"/>
    <w:semiHidden/>
    <w:unhideWhenUsed/>
    <w:rsid w:val="001927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27D8"/>
    <w:rPr>
      <w:rFonts w:ascii="Lucida Grande" w:hAnsi="Lucida Grande" w:cs="Lucida Grande"/>
      <w:sz w:val="18"/>
      <w:szCs w:val="18"/>
    </w:rPr>
  </w:style>
  <w:style w:type="paragraph" w:customStyle="1" w:styleId="EndNoteBibliographyTitle">
    <w:name w:val="EndNote Bibliography Title"/>
    <w:basedOn w:val="Normal"/>
    <w:rsid w:val="000E3054"/>
    <w:pPr>
      <w:jc w:val="center"/>
    </w:pPr>
    <w:rPr>
      <w:rFonts w:ascii="Cambria" w:hAnsi="Cambria"/>
    </w:rPr>
  </w:style>
  <w:style w:type="paragraph" w:customStyle="1" w:styleId="EndNoteBibliography">
    <w:name w:val="EndNote Bibliography"/>
    <w:basedOn w:val="Normal"/>
    <w:rsid w:val="000E3054"/>
    <w:rPr>
      <w:rFonts w:ascii="Cambria" w:hAnsi="Cambria"/>
    </w:rPr>
  </w:style>
  <w:style w:type="paragraph" w:styleId="NormalWeb">
    <w:name w:val="Normal (Web)"/>
    <w:basedOn w:val="Normal"/>
    <w:uiPriority w:val="99"/>
    <w:semiHidden/>
    <w:unhideWhenUsed/>
    <w:rsid w:val="004371B8"/>
    <w:pPr>
      <w:spacing w:before="100" w:beforeAutospacing="1" w:after="100" w:afterAutospacing="1"/>
    </w:pPr>
    <w:rPr>
      <w:rFonts w:ascii="Times New Roman" w:hAnsi="Times New Roman" w:cs="Times New Roman"/>
      <w:lang w:eastAsia="zh-CN"/>
    </w:rPr>
  </w:style>
  <w:style w:type="paragraph" w:styleId="Footer">
    <w:name w:val="footer"/>
    <w:basedOn w:val="Normal"/>
    <w:link w:val="FooterChar"/>
    <w:uiPriority w:val="99"/>
    <w:unhideWhenUsed/>
    <w:rsid w:val="00277283"/>
    <w:pPr>
      <w:tabs>
        <w:tab w:val="center" w:pos="4320"/>
        <w:tab w:val="right" w:pos="8640"/>
      </w:tabs>
    </w:pPr>
  </w:style>
  <w:style w:type="character" w:customStyle="1" w:styleId="FooterChar">
    <w:name w:val="Footer Char"/>
    <w:basedOn w:val="DefaultParagraphFont"/>
    <w:link w:val="Footer"/>
    <w:uiPriority w:val="99"/>
    <w:rsid w:val="00277283"/>
  </w:style>
  <w:style w:type="character" w:styleId="PageNumber">
    <w:name w:val="page number"/>
    <w:basedOn w:val="DefaultParagraphFont"/>
    <w:uiPriority w:val="99"/>
    <w:semiHidden/>
    <w:unhideWhenUsed/>
    <w:rsid w:val="00277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Relationship Id="rId12" Type="http://schemas.openxmlformats.org/officeDocument/2006/relationships/image" Target="media/image4.tif"/><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15</Pages>
  <Words>8346</Words>
  <Characters>47575</Characters>
  <Application>Microsoft Macintosh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e Canneson</dc:creator>
  <cp:keywords/>
  <dc:description/>
  <cp:lastModifiedBy>Maxime Canneson</cp:lastModifiedBy>
  <cp:revision>14</cp:revision>
  <dcterms:created xsi:type="dcterms:W3CDTF">2018-04-26T14:26:00Z</dcterms:created>
  <dcterms:modified xsi:type="dcterms:W3CDTF">2018-05-09T01:59:00Z</dcterms:modified>
</cp:coreProperties>
</file>